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314EBAF8" w:rsidR="006E4797" w:rsidRPr="00800639" w:rsidRDefault="00551D82" w:rsidP="00800639">
      <w:pPr>
        <w:pBdr>
          <w:top w:val="nil"/>
          <w:left w:val="nil"/>
          <w:bottom w:val="nil"/>
          <w:right w:val="nil"/>
          <w:between w:val="nil"/>
        </w:pBdr>
        <w:rPr>
          <w:color w:val="000000"/>
        </w:rPr>
      </w:pPr>
      <w:r w:rsidRPr="00800639">
        <w:rPr>
          <w:b/>
          <w:color w:val="000000"/>
        </w:rPr>
        <w:t>TITLE:</w:t>
      </w:r>
      <w:r w:rsidRPr="00800639">
        <w:rPr>
          <w:color w:val="000000"/>
        </w:rPr>
        <w:t xml:space="preserve"> </w:t>
      </w:r>
    </w:p>
    <w:p w14:paraId="2390AC17" w14:textId="2CC24D34" w:rsidR="002C1ACE" w:rsidRPr="00800639" w:rsidRDefault="002C1ACE" w:rsidP="00800639">
      <w:r w:rsidRPr="00800639">
        <w:t xml:space="preserve">Phenol Red Thread-based Sampling </w:t>
      </w:r>
      <w:r w:rsidR="00876087" w:rsidRPr="00800639">
        <w:t>Procedure</w:t>
      </w:r>
      <w:r w:rsidRPr="00800639">
        <w:t xml:space="preserve"> for Untargeted Tear Fluid </w:t>
      </w:r>
      <w:proofErr w:type="spellStart"/>
      <w:r w:rsidRPr="00800639">
        <w:t>Lipidomics</w:t>
      </w:r>
      <w:proofErr w:type="spellEnd"/>
      <w:r w:rsidRPr="00800639">
        <w:t xml:space="preserve"> in Biomarker Discovery</w:t>
      </w:r>
    </w:p>
    <w:p w14:paraId="5A0BE036" w14:textId="77777777" w:rsidR="00B1636F" w:rsidRPr="00800639" w:rsidRDefault="00B1636F" w:rsidP="00800639">
      <w:pPr>
        <w:rPr>
          <w:b/>
        </w:rPr>
      </w:pPr>
    </w:p>
    <w:p w14:paraId="2CD8481E" w14:textId="69BF469B" w:rsidR="006E4797" w:rsidRPr="00800639" w:rsidRDefault="00551D82" w:rsidP="00800639">
      <w:r w:rsidRPr="00800639">
        <w:rPr>
          <w:b/>
        </w:rPr>
        <w:t xml:space="preserve">AUTHORS AND AFFILIATIONS: </w:t>
      </w:r>
    </w:p>
    <w:p w14:paraId="5CA24475" w14:textId="682A5CF0" w:rsidR="008F0EB6" w:rsidRPr="00800639" w:rsidRDefault="008F0EB6" w:rsidP="00800639">
      <w:pPr>
        <w:pBdr>
          <w:top w:val="nil"/>
          <w:left w:val="nil"/>
          <w:bottom w:val="nil"/>
          <w:right w:val="nil"/>
          <w:between w:val="nil"/>
        </w:pBdr>
      </w:pPr>
      <w:r w:rsidRPr="00800639">
        <w:t>Kenrick Kai-Yuen Chan</w:t>
      </w:r>
      <w:r w:rsidRPr="00800639">
        <w:rPr>
          <w:vertAlign w:val="superscript"/>
        </w:rPr>
        <w:t>1,2</w:t>
      </w:r>
      <w:r w:rsidRPr="00800639">
        <w:t>*, Jimmy Sung Hei Tse</w:t>
      </w:r>
      <w:r w:rsidRPr="00800639">
        <w:rPr>
          <w:vertAlign w:val="superscript"/>
        </w:rPr>
        <w:t>1</w:t>
      </w:r>
      <w:r w:rsidRPr="00800639">
        <w:t>, Jimmy Ka-Wai Cheung</w:t>
      </w:r>
      <w:r w:rsidRPr="00800639">
        <w:rPr>
          <w:vertAlign w:val="superscript"/>
        </w:rPr>
        <w:t>1,2</w:t>
      </w:r>
      <w:r w:rsidRPr="00800639">
        <w:t>, Hang Li</w:t>
      </w:r>
      <w:r w:rsidRPr="00800639">
        <w:rPr>
          <w:vertAlign w:val="superscript"/>
        </w:rPr>
        <w:t>1</w:t>
      </w:r>
      <w:r w:rsidRPr="00800639">
        <w:t>, Ho-Cheung Leung</w:t>
      </w:r>
      <w:r w:rsidRPr="00800639">
        <w:rPr>
          <w:vertAlign w:val="superscript"/>
        </w:rPr>
        <w:t>1</w:t>
      </w:r>
      <w:r w:rsidRPr="00800639">
        <w:t>, Wing-Lam Wong</w:t>
      </w:r>
      <w:r w:rsidRPr="00800639">
        <w:rPr>
          <w:vertAlign w:val="superscript"/>
        </w:rPr>
        <w:t>1</w:t>
      </w:r>
      <w:r w:rsidRPr="00800639">
        <w:t>, Pui-Seng Chan</w:t>
      </w:r>
      <w:r w:rsidRPr="00800639">
        <w:rPr>
          <w:vertAlign w:val="superscript"/>
        </w:rPr>
        <w:t>1</w:t>
      </w:r>
      <w:r w:rsidRPr="00800639">
        <w:t xml:space="preserve">, </w:t>
      </w:r>
      <w:r w:rsidR="00FE6B84" w:rsidRPr="00800639">
        <w:rPr>
          <w:lang w:eastAsia="zh-TW"/>
        </w:rPr>
        <w:t>Hang</w:t>
      </w:r>
      <w:r w:rsidR="00D6152D" w:rsidRPr="00800639">
        <w:rPr>
          <w:lang w:eastAsia="zh-TW"/>
        </w:rPr>
        <w:t>-</w:t>
      </w:r>
      <w:r w:rsidR="00FE6B84" w:rsidRPr="00800639">
        <w:rPr>
          <w:lang w:eastAsia="zh-TW"/>
        </w:rPr>
        <w:t>Kin Kong</w:t>
      </w:r>
      <w:r w:rsidR="00FE6B84" w:rsidRPr="00800639">
        <w:rPr>
          <w:vertAlign w:val="superscript"/>
          <w:lang w:eastAsia="zh-TW"/>
        </w:rPr>
        <w:t>2,</w:t>
      </w:r>
      <w:r w:rsidR="00086576" w:rsidRPr="00800639">
        <w:rPr>
          <w:vertAlign w:val="superscript"/>
          <w:lang w:eastAsia="zh-TW"/>
        </w:rPr>
        <w:t>3</w:t>
      </w:r>
      <w:r w:rsidR="00FE6B84" w:rsidRPr="00800639">
        <w:rPr>
          <w:lang w:eastAsia="zh-TW"/>
        </w:rPr>
        <w:t xml:space="preserve">, </w:t>
      </w:r>
      <w:r w:rsidRPr="00800639">
        <w:t>Lei Zhou</w:t>
      </w:r>
      <w:r w:rsidRPr="00800639">
        <w:rPr>
          <w:vertAlign w:val="superscript"/>
        </w:rPr>
        <w:t>1,2,</w:t>
      </w:r>
      <w:r w:rsidR="00086576" w:rsidRPr="00800639">
        <w:rPr>
          <w:vertAlign w:val="superscript"/>
          <w:lang w:eastAsia="zh-TW"/>
        </w:rPr>
        <w:t>4</w:t>
      </w:r>
      <w:r w:rsidRPr="00800639">
        <w:t>, Thomas Chuen Lam</w:t>
      </w:r>
      <w:r w:rsidRPr="00800639">
        <w:rPr>
          <w:vertAlign w:val="superscript"/>
        </w:rPr>
        <w:t>1,2,</w:t>
      </w:r>
      <w:r w:rsidR="00086576" w:rsidRPr="00800639">
        <w:rPr>
          <w:vertAlign w:val="superscript"/>
          <w:lang w:eastAsia="zh-TW"/>
        </w:rPr>
        <w:t>4</w:t>
      </w:r>
      <w:r w:rsidRPr="00800639">
        <w:t>*</w:t>
      </w:r>
    </w:p>
    <w:p w14:paraId="1A03E651" w14:textId="77777777" w:rsidR="003352DD" w:rsidRPr="00800639" w:rsidRDefault="003352DD" w:rsidP="00800639">
      <w:pPr>
        <w:pBdr>
          <w:top w:val="nil"/>
          <w:left w:val="nil"/>
          <w:bottom w:val="nil"/>
          <w:right w:val="nil"/>
          <w:between w:val="nil"/>
        </w:pBdr>
      </w:pPr>
    </w:p>
    <w:p w14:paraId="3925F828" w14:textId="064333C8" w:rsidR="00926DF8" w:rsidRPr="00800639" w:rsidRDefault="00926DF8" w:rsidP="00800639">
      <w:pPr>
        <w:pBdr>
          <w:top w:val="nil"/>
          <w:left w:val="nil"/>
          <w:bottom w:val="nil"/>
          <w:right w:val="nil"/>
          <w:between w:val="nil"/>
        </w:pBdr>
        <w:rPr>
          <w:rFonts w:eastAsia="新細明體"/>
        </w:rPr>
      </w:pPr>
      <w:r w:rsidRPr="00800639">
        <w:rPr>
          <w:rFonts w:eastAsia="新細明體"/>
          <w:vertAlign w:val="superscript"/>
        </w:rPr>
        <w:t>1</w:t>
      </w:r>
      <w:r w:rsidRPr="00800639">
        <w:rPr>
          <w:rFonts w:eastAsia="新細明體"/>
        </w:rPr>
        <w:t>Centre for Myopia Research, School of Optometry, The Hong Kong Polytechnic University</w:t>
      </w:r>
      <w:r w:rsidR="002D71F4" w:rsidRPr="00800639">
        <w:rPr>
          <w:rFonts w:eastAsia="新細明體"/>
        </w:rPr>
        <w:t>, Hong Kong</w:t>
      </w:r>
    </w:p>
    <w:p w14:paraId="00ADE536" w14:textId="5C78B863" w:rsidR="00926DF8" w:rsidRPr="00800639" w:rsidRDefault="00926DF8" w:rsidP="00800639">
      <w:pPr>
        <w:pBdr>
          <w:top w:val="nil"/>
          <w:left w:val="nil"/>
          <w:bottom w:val="nil"/>
          <w:right w:val="nil"/>
          <w:between w:val="nil"/>
        </w:pBdr>
        <w:rPr>
          <w:rFonts w:eastAsia="新細明體"/>
          <w:lang w:eastAsia="zh-TW"/>
        </w:rPr>
      </w:pPr>
      <w:r w:rsidRPr="00800639">
        <w:rPr>
          <w:rFonts w:eastAsia="新細明體"/>
          <w:vertAlign w:val="superscript"/>
        </w:rPr>
        <w:t>2</w:t>
      </w:r>
      <w:r w:rsidRPr="00800639">
        <w:rPr>
          <w:rFonts w:eastAsia="新細明體"/>
        </w:rPr>
        <w:t>Centre for Eye and Vision Research (CEVR), 17W Hong Kong Science Park, Hong Kong</w:t>
      </w:r>
    </w:p>
    <w:p w14:paraId="0115BBFA" w14:textId="77777777" w:rsidR="002D71F4" w:rsidRPr="00800639" w:rsidRDefault="00086576" w:rsidP="00800639">
      <w:pPr>
        <w:pBdr>
          <w:top w:val="nil"/>
          <w:left w:val="nil"/>
          <w:bottom w:val="nil"/>
          <w:right w:val="nil"/>
          <w:between w:val="nil"/>
        </w:pBdr>
        <w:rPr>
          <w:rFonts w:eastAsia="新細明體"/>
          <w:lang w:eastAsia="zh-TW"/>
        </w:rPr>
      </w:pPr>
      <w:r w:rsidRPr="00800639">
        <w:rPr>
          <w:rFonts w:eastAsia="新細明體"/>
          <w:vertAlign w:val="superscript"/>
          <w:lang w:eastAsia="zh-TW"/>
        </w:rPr>
        <w:t>3</w:t>
      </w:r>
      <w:r w:rsidR="004213FC" w:rsidRPr="00800639">
        <w:rPr>
          <w:rFonts w:eastAsia="新細明體"/>
          <w:lang w:eastAsia="zh-TW"/>
        </w:rPr>
        <w:t xml:space="preserve">Department of Food Science and Nutrition, </w:t>
      </w:r>
      <w:r w:rsidR="004213FC" w:rsidRPr="00800639">
        <w:rPr>
          <w:rFonts w:eastAsia="新細明體"/>
        </w:rPr>
        <w:t>The Hong Kong Polytechnic University</w:t>
      </w:r>
      <w:r w:rsidR="002D71F4" w:rsidRPr="00800639">
        <w:rPr>
          <w:rFonts w:eastAsia="新細明體"/>
        </w:rPr>
        <w:t>, Hong Kong</w:t>
      </w:r>
    </w:p>
    <w:p w14:paraId="5C2F7149" w14:textId="42408F71" w:rsidR="00086576" w:rsidRPr="00800639" w:rsidRDefault="00086576" w:rsidP="00800639">
      <w:pPr>
        <w:pBdr>
          <w:top w:val="nil"/>
          <w:left w:val="nil"/>
          <w:bottom w:val="nil"/>
          <w:right w:val="nil"/>
          <w:between w:val="nil"/>
        </w:pBdr>
        <w:rPr>
          <w:rFonts w:eastAsia="新細明體"/>
          <w:lang w:eastAsia="zh-TW"/>
        </w:rPr>
      </w:pPr>
      <w:r w:rsidRPr="00800639">
        <w:rPr>
          <w:rFonts w:eastAsia="新細明體"/>
          <w:vertAlign w:val="superscript"/>
          <w:lang w:eastAsia="zh-TW"/>
        </w:rPr>
        <w:t>4</w:t>
      </w:r>
      <w:r w:rsidRPr="00800639">
        <w:rPr>
          <w:rFonts w:eastAsia="新細明體"/>
        </w:rPr>
        <w:t>Research Centre for SHARP Vision (RCSV), The Hong Kong Polytechnic University, Hong Kong</w:t>
      </w:r>
    </w:p>
    <w:p w14:paraId="4722CC2E" w14:textId="2319F5DB" w:rsidR="00FE6B84" w:rsidRPr="00800639" w:rsidRDefault="00FE6B84" w:rsidP="00800639">
      <w:pPr>
        <w:pBdr>
          <w:top w:val="nil"/>
          <w:left w:val="nil"/>
          <w:bottom w:val="nil"/>
          <w:right w:val="nil"/>
          <w:between w:val="nil"/>
        </w:pBdr>
        <w:rPr>
          <w:rFonts w:eastAsia="新細明體"/>
          <w:lang w:eastAsia="zh-TW"/>
        </w:rPr>
      </w:pPr>
    </w:p>
    <w:p w14:paraId="1552F2C6" w14:textId="28E13E6E" w:rsidR="002D71F4" w:rsidRPr="00800639" w:rsidRDefault="002D71F4" w:rsidP="00800639">
      <w:pPr>
        <w:pBdr>
          <w:top w:val="nil"/>
          <w:left w:val="nil"/>
          <w:bottom w:val="nil"/>
          <w:right w:val="nil"/>
          <w:between w:val="nil"/>
        </w:pBdr>
        <w:rPr>
          <w:rFonts w:eastAsia="新細明體"/>
          <w:lang w:eastAsia="zh-TW"/>
        </w:rPr>
      </w:pPr>
      <w:r w:rsidRPr="00800639">
        <w:rPr>
          <w:rFonts w:eastAsia="新細明體"/>
          <w:lang w:eastAsia="zh-TW"/>
        </w:rPr>
        <w:t>Email addresses of the co-authors:</w:t>
      </w:r>
    </w:p>
    <w:p w14:paraId="4C842E52" w14:textId="6F71295F" w:rsidR="00A85F36" w:rsidRPr="00800639" w:rsidRDefault="00A85F36" w:rsidP="00800639">
      <w:r w:rsidRPr="00800639">
        <w:t>Jimmy Sung Hei Tse</w:t>
      </w:r>
      <w:r w:rsidR="003662ED" w:rsidRPr="00800639">
        <w:tab/>
      </w:r>
      <w:r w:rsidR="003662ED" w:rsidRPr="00800639">
        <w:tab/>
      </w:r>
      <w:r w:rsidR="00A4621B" w:rsidRPr="00800639">
        <w:t>(</w:t>
      </w:r>
      <w:hyperlink r:id="rId8" w:history="1">
        <w:r w:rsidR="00A4621B" w:rsidRPr="00800639">
          <w:rPr>
            <w:rStyle w:val="a5"/>
          </w:rPr>
          <w:t>jimmy.sh.tse@polyu.edu.hk</w:t>
        </w:r>
      </w:hyperlink>
      <w:r w:rsidR="00A4621B" w:rsidRPr="00800639">
        <w:t>)</w:t>
      </w:r>
    </w:p>
    <w:p w14:paraId="578F869A" w14:textId="5AF145D8" w:rsidR="00A85F36" w:rsidRPr="00800639" w:rsidRDefault="00A85F36" w:rsidP="00800639">
      <w:r w:rsidRPr="00800639">
        <w:t>Jimmy Ka-Wai Cheung</w:t>
      </w:r>
      <w:r w:rsidR="003662ED" w:rsidRPr="00800639">
        <w:tab/>
      </w:r>
      <w:r w:rsidR="00A4621B" w:rsidRPr="00800639">
        <w:t>(</w:t>
      </w:r>
      <w:hyperlink r:id="rId9" w:history="1">
        <w:r w:rsidR="00A4621B" w:rsidRPr="00800639">
          <w:rPr>
            <w:rStyle w:val="a5"/>
          </w:rPr>
          <w:t>kawai.cheung@cevr.hk</w:t>
        </w:r>
      </w:hyperlink>
      <w:r w:rsidR="00A4621B" w:rsidRPr="00800639">
        <w:t>)</w:t>
      </w:r>
    </w:p>
    <w:p w14:paraId="13975E7B" w14:textId="745F50DC" w:rsidR="00A85F36" w:rsidRPr="00800639" w:rsidRDefault="00A85F36" w:rsidP="00800639">
      <w:r w:rsidRPr="00800639">
        <w:t>Hang Li</w:t>
      </w:r>
      <w:r w:rsidR="0053089A" w:rsidRPr="00800639">
        <w:t xml:space="preserve"> </w:t>
      </w:r>
      <w:r w:rsidR="0053089A" w:rsidRPr="00800639">
        <w:tab/>
      </w:r>
      <w:r w:rsidR="0053089A" w:rsidRPr="00800639">
        <w:tab/>
      </w:r>
      <w:r w:rsidR="0053089A" w:rsidRPr="00800639">
        <w:tab/>
      </w:r>
      <w:r w:rsidR="00A4621B" w:rsidRPr="00800639">
        <w:t>(</w:t>
      </w:r>
      <w:hyperlink r:id="rId10" w:history="1">
        <w:r w:rsidR="00A4621B" w:rsidRPr="00800639">
          <w:rPr>
            <w:rStyle w:val="a5"/>
          </w:rPr>
          <w:t>hang-peter.li@polyu.edu.hk</w:t>
        </w:r>
      </w:hyperlink>
      <w:r w:rsidR="00A4621B" w:rsidRPr="00800639">
        <w:t>)</w:t>
      </w:r>
    </w:p>
    <w:p w14:paraId="490ED633" w14:textId="2BF57F85" w:rsidR="0053089A" w:rsidRPr="00800639" w:rsidRDefault="0053089A" w:rsidP="00800639">
      <w:r w:rsidRPr="00800639">
        <w:t>Ho-Cheung Leung</w:t>
      </w:r>
      <w:r w:rsidR="00E7334A" w:rsidRPr="00800639">
        <w:tab/>
      </w:r>
      <w:r w:rsidR="00E7334A" w:rsidRPr="00800639">
        <w:tab/>
      </w:r>
      <w:r w:rsidR="00A4621B" w:rsidRPr="00800639">
        <w:t>(</w:t>
      </w:r>
      <w:hyperlink r:id="rId11" w:history="1">
        <w:r w:rsidR="00A4621B" w:rsidRPr="00800639">
          <w:rPr>
            <w:rStyle w:val="a5"/>
          </w:rPr>
          <w:t>ho-cheung-jason.leung@connect.polyu.hk</w:t>
        </w:r>
      </w:hyperlink>
      <w:r w:rsidR="00A4621B" w:rsidRPr="00800639">
        <w:t>)</w:t>
      </w:r>
    </w:p>
    <w:p w14:paraId="16CDB5D8" w14:textId="16FB38CC" w:rsidR="00A85F36" w:rsidRPr="00800639" w:rsidRDefault="00A85F36" w:rsidP="00800639">
      <w:r w:rsidRPr="00800639">
        <w:t>Wing-Lam Wong</w:t>
      </w:r>
      <w:r w:rsidR="00E7334A" w:rsidRPr="00800639">
        <w:tab/>
      </w:r>
      <w:r w:rsidR="00E7334A" w:rsidRPr="00800639">
        <w:tab/>
      </w:r>
      <w:r w:rsidR="00A4621B" w:rsidRPr="00800639">
        <w:t>(</w:t>
      </w:r>
      <w:hyperlink r:id="rId12" w:history="1">
        <w:r w:rsidR="00A4621B" w:rsidRPr="00800639">
          <w:rPr>
            <w:rStyle w:val="a5"/>
          </w:rPr>
          <w:t>rubyyy.wong@connect.polyu.hk</w:t>
        </w:r>
      </w:hyperlink>
      <w:r w:rsidR="00A4621B" w:rsidRPr="00800639">
        <w:t>)</w:t>
      </w:r>
    </w:p>
    <w:p w14:paraId="1F166B5C" w14:textId="5D36EC7A" w:rsidR="00A85F36" w:rsidRPr="00800639" w:rsidRDefault="00A85F36" w:rsidP="00800639">
      <w:r w:rsidRPr="00800639">
        <w:t>Pui-Seng Chan</w:t>
      </w:r>
      <w:r w:rsidR="006C6218" w:rsidRPr="00800639">
        <w:tab/>
      </w:r>
      <w:r w:rsidR="006C6218" w:rsidRPr="00800639">
        <w:tab/>
      </w:r>
      <w:r w:rsidR="006C6218" w:rsidRPr="00800639">
        <w:tab/>
      </w:r>
      <w:r w:rsidR="00A4621B" w:rsidRPr="00800639">
        <w:t>(</w:t>
      </w:r>
      <w:hyperlink r:id="rId13" w:history="1">
        <w:r w:rsidR="00A4621B" w:rsidRPr="00800639">
          <w:rPr>
            <w:rStyle w:val="a5"/>
          </w:rPr>
          <w:t>20102659d@connect.polyu.hk</w:t>
        </w:r>
      </w:hyperlink>
      <w:r w:rsidR="00A4621B" w:rsidRPr="00800639">
        <w:t>)</w:t>
      </w:r>
    </w:p>
    <w:p w14:paraId="40F09A4E" w14:textId="00134040" w:rsidR="00A85F36" w:rsidRPr="00800639" w:rsidRDefault="00A85F36" w:rsidP="00800639">
      <w:r w:rsidRPr="00800639">
        <w:t>Hang-Kin Kong</w:t>
      </w:r>
      <w:r w:rsidR="006C6218" w:rsidRPr="00800639">
        <w:tab/>
      </w:r>
      <w:r w:rsidR="006C6218" w:rsidRPr="00800639">
        <w:tab/>
      </w:r>
      <w:r w:rsidR="006C6218" w:rsidRPr="00800639">
        <w:tab/>
      </w:r>
      <w:r w:rsidR="00A4621B" w:rsidRPr="00800639">
        <w:t>(</w:t>
      </w:r>
      <w:hyperlink r:id="rId14" w:history="1">
        <w:r w:rsidR="00A4621B" w:rsidRPr="00800639">
          <w:rPr>
            <w:rStyle w:val="a5"/>
          </w:rPr>
          <w:t>hang-kin.kong@polyu.edu.hk</w:t>
        </w:r>
      </w:hyperlink>
      <w:r w:rsidR="00A4621B" w:rsidRPr="00800639">
        <w:t>)</w:t>
      </w:r>
    </w:p>
    <w:p w14:paraId="6885859C" w14:textId="750FC06F" w:rsidR="00A85F36" w:rsidRPr="00800639" w:rsidRDefault="00A85F36" w:rsidP="00800639">
      <w:r w:rsidRPr="00800639">
        <w:t>Lei Zhou</w:t>
      </w:r>
      <w:r w:rsidR="006C6218" w:rsidRPr="00800639">
        <w:t xml:space="preserve"> </w:t>
      </w:r>
      <w:r w:rsidR="006C6218" w:rsidRPr="00800639">
        <w:tab/>
      </w:r>
      <w:r w:rsidR="006C6218" w:rsidRPr="00800639">
        <w:tab/>
      </w:r>
      <w:r w:rsidR="00A4621B" w:rsidRPr="00800639">
        <w:tab/>
        <w:t>(</w:t>
      </w:r>
      <w:hyperlink r:id="rId15" w:history="1">
        <w:r w:rsidR="00A4621B" w:rsidRPr="00800639">
          <w:rPr>
            <w:rStyle w:val="a5"/>
          </w:rPr>
          <w:t>lei.henry.zhou@polyu.edu.hk</w:t>
        </w:r>
      </w:hyperlink>
      <w:r w:rsidR="00A4621B" w:rsidRPr="00800639">
        <w:t>)</w:t>
      </w:r>
    </w:p>
    <w:p w14:paraId="7C6A3901" w14:textId="77777777" w:rsidR="00A85F36" w:rsidRPr="00800639" w:rsidRDefault="00A85F36" w:rsidP="00800639">
      <w:pPr>
        <w:pBdr>
          <w:top w:val="nil"/>
          <w:left w:val="nil"/>
          <w:bottom w:val="nil"/>
          <w:right w:val="nil"/>
          <w:between w:val="nil"/>
        </w:pBdr>
        <w:rPr>
          <w:rFonts w:eastAsia="新細明體"/>
          <w:lang w:eastAsia="zh-TW"/>
        </w:rPr>
      </w:pPr>
    </w:p>
    <w:p w14:paraId="44C2A129" w14:textId="77777777" w:rsidR="00414856" w:rsidRPr="00800639" w:rsidRDefault="00AD686C" w:rsidP="00800639">
      <w:pPr>
        <w:pBdr>
          <w:top w:val="nil"/>
          <w:left w:val="nil"/>
          <w:bottom w:val="nil"/>
          <w:right w:val="nil"/>
          <w:between w:val="nil"/>
        </w:pBdr>
      </w:pPr>
      <w:r w:rsidRPr="00800639">
        <w:t>*</w:t>
      </w:r>
      <w:r w:rsidR="00414856" w:rsidRPr="00800639">
        <w:t>Email addresses of the c</w:t>
      </w:r>
      <w:r w:rsidRPr="00800639">
        <w:t>orresponding author</w:t>
      </w:r>
      <w:r w:rsidR="00414856" w:rsidRPr="00800639">
        <w:t>s</w:t>
      </w:r>
      <w:r w:rsidR="007468FF" w:rsidRPr="00800639">
        <w:rPr>
          <w:lang w:eastAsia="zh-TW"/>
        </w:rPr>
        <w:t>:</w:t>
      </w:r>
      <w:r w:rsidRPr="00800639">
        <w:t xml:space="preserve"> </w:t>
      </w:r>
    </w:p>
    <w:p w14:paraId="559C31C8" w14:textId="787E6DD1" w:rsidR="00414856" w:rsidRPr="00800639" w:rsidRDefault="00414856" w:rsidP="00800639">
      <w:pPr>
        <w:pBdr>
          <w:top w:val="nil"/>
          <w:left w:val="nil"/>
          <w:bottom w:val="nil"/>
          <w:right w:val="nil"/>
          <w:between w:val="nil"/>
        </w:pBdr>
      </w:pPr>
      <w:r w:rsidRPr="00800639">
        <w:t>Thomas Chuen Lam</w:t>
      </w:r>
      <w:r w:rsidRPr="00800639">
        <w:tab/>
      </w:r>
      <w:r w:rsidRPr="00800639">
        <w:tab/>
        <w:t>(</w:t>
      </w:r>
      <w:hyperlink r:id="rId16" w:history="1">
        <w:r w:rsidRPr="00800639">
          <w:rPr>
            <w:rStyle w:val="a5"/>
          </w:rPr>
          <w:t>thomas.c.lam@polyu.edu.hk</w:t>
        </w:r>
      </w:hyperlink>
      <w:r w:rsidRPr="00800639">
        <w:t>)</w:t>
      </w:r>
    </w:p>
    <w:p w14:paraId="530A81C6" w14:textId="2F01D1C3" w:rsidR="00414856" w:rsidRPr="00800639" w:rsidRDefault="00414856" w:rsidP="00800639">
      <w:pPr>
        <w:pBdr>
          <w:top w:val="nil"/>
          <w:left w:val="nil"/>
          <w:bottom w:val="nil"/>
          <w:right w:val="nil"/>
          <w:between w:val="nil"/>
        </w:pBdr>
      </w:pPr>
      <w:r w:rsidRPr="00800639">
        <w:rPr>
          <w:lang w:eastAsia="zh-TW"/>
        </w:rPr>
        <w:t>Kenrick Kai-Yuen Chan</w:t>
      </w:r>
      <w:r w:rsidRPr="00800639">
        <w:rPr>
          <w:lang w:eastAsia="zh-TW"/>
        </w:rPr>
        <w:tab/>
        <w:t>(</w:t>
      </w:r>
      <w:hyperlink r:id="rId17" w:history="1">
        <w:r w:rsidRPr="00800639">
          <w:rPr>
            <w:rStyle w:val="a5"/>
            <w:lang w:eastAsia="zh-TW"/>
          </w:rPr>
          <w:t>kenrick.chan@cevr.hk</w:t>
        </w:r>
      </w:hyperlink>
      <w:r w:rsidRPr="00800639">
        <w:t>)</w:t>
      </w:r>
    </w:p>
    <w:p w14:paraId="54104951" w14:textId="21A32EF5" w:rsidR="007468FF" w:rsidRPr="00800639" w:rsidRDefault="007468FF" w:rsidP="00800639">
      <w:pPr>
        <w:pBdr>
          <w:top w:val="nil"/>
          <w:left w:val="nil"/>
          <w:bottom w:val="nil"/>
          <w:right w:val="nil"/>
          <w:between w:val="nil"/>
        </w:pBdr>
        <w:rPr>
          <w:lang w:eastAsia="zh-TW"/>
        </w:rPr>
      </w:pPr>
    </w:p>
    <w:p w14:paraId="60F3B8D4" w14:textId="50584F34" w:rsidR="006E4797" w:rsidRPr="00800639" w:rsidRDefault="00551D82" w:rsidP="00800639">
      <w:r w:rsidRPr="00800639">
        <w:rPr>
          <w:b/>
        </w:rPr>
        <w:t>SUMMARY:</w:t>
      </w:r>
    </w:p>
    <w:p w14:paraId="3673BF57" w14:textId="6017D890" w:rsidR="000526D0" w:rsidRPr="00800639" w:rsidRDefault="00BC115F" w:rsidP="00800639">
      <w:r w:rsidRPr="00800639">
        <w:t xml:space="preserve">This protocol describes a </w:t>
      </w:r>
      <w:r w:rsidR="00B62E58" w:rsidRPr="00800639">
        <w:t>unique</w:t>
      </w:r>
      <w:r w:rsidRPr="00800639">
        <w:t xml:space="preserve"> clinical protocol for collecting human tear fluid samples using phenol red threads </w:t>
      </w:r>
      <w:r w:rsidR="00B62E58" w:rsidRPr="00800639">
        <w:t>and liquid chromatography-tandem mass spectrometry (LC–MS/MS)-based workflow to discover the</w:t>
      </w:r>
      <w:r w:rsidRPr="00800639">
        <w:t xml:space="preserve"> tear lipidomic profile. The simple </w:t>
      </w:r>
      <w:r w:rsidR="001D5F23" w:rsidRPr="00800639">
        <w:t xml:space="preserve">methyl tert-butyl ether </w:t>
      </w:r>
      <w:r w:rsidR="001D5F23" w:rsidRPr="00800639">
        <w:rPr>
          <w:lang w:eastAsia="zh-TW"/>
        </w:rPr>
        <w:t>(</w:t>
      </w:r>
      <w:r w:rsidR="001D5F23" w:rsidRPr="00800639">
        <w:t>MTBE</w:t>
      </w:r>
      <w:r w:rsidR="001D5F23" w:rsidRPr="00800639">
        <w:rPr>
          <w:lang w:eastAsia="zh-TW"/>
        </w:rPr>
        <w:t>)</w:t>
      </w:r>
      <w:r w:rsidRPr="00800639">
        <w:t xml:space="preserve">/methanol </w:t>
      </w:r>
      <w:r w:rsidR="001D5F23" w:rsidRPr="00800639">
        <w:rPr>
          <w:lang w:eastAsia="zh-TW"/>
        </w:rPr>
        <w:t>bi</w:t>
      </w:r>
      <w:r w:rsidRPr="00800639">
        <w:t>phas</w:t>
      </w:r>
      <w:r w:rsidR="001D5F23" w:rsidRPr="00800639">
        <w:rPr>
          <w:lang w:eastAsia="zh-TW"/>
        </w:rPr>
        <w:t>ic</w:t>
      </w:r>
      <w:r w:rsidRPr="00800639">
        <w:t xml:space="preserve"> separation method enables rapid tear lipid extraction with </w:t>
      </w:r>
      <w:r w:rsidR="001D5F23" w:rsidRPr="00800639">
        <w:rPr>
          <w:lang w:eastAsia="zh-TW"/>
        </w:rPr>
        <w:t>high</w:t>
      </w:r>
      <w:r w:rsidR="001D5F23" w:rsidRPr="00800639">
        <w:t xml:space="preserve"> </w:t>
      </w:r>
      <w:r w:rsidRPr="00800639">
        <w:t>recovery for tear biomarker discovery</w:t>
      </w:r>
      <w:r w:rsidR="001A55DD" w:rsidRPr="00800639">
        <w:rPr>
          <w:lang w:eastAsia="zh-TW"/>
        </w:rPr>
        <w:t>.</w:t>
      </w:r>
      <w:r w:rsidRPr="00800639">
        <w:t xml:space="preserve"> </w:t>
      </w:r>
    </w:p>
    <w:p w14:paraId="510F67AD" w14:textId="77777777" w:rsidR="00B87ECC" w:rsidRPr="00800639" w:rsidRDefault="00B87ECC" w:rsidP="00800639">
      <w:pPr>
        <w:rPr>
          <w:lang w:eastAsia="zh-TW"/>
        </w:rPr>
      </w:pPr>
    </w:p>
    <w:p w14:paraId="2DF8E628" w14:textId="7F315A26" w:rsidR="006E4797" w:rsidRPr="00800639" w:rsidRDefault="00551D82" w:rsidP="00800639">
      <w:r w:rsidRPr="00800639">
        <w:rPr>
          <w:b/>
        </w:rPr>
        <w:t>ABSTRACT:</w:t>
      </w:r>
      <w:r w:rsidRPr="00800639">
        <w:t xml:space="preserve"> </w:t>
      </w:r>
    </w:p>
    <w:p w14:paraId="4241D2C9" w14:textId="5925586F" w:rsidR="00EC55A8" w:rsidRPr="00800639" w:rsidRDefault="00EC55A8" w:rsidP="00800639">
      <w:r w:rsidRPr="00800639">
        <w:t xml:space="preserve">Tear lipids are crucial for tear film stability and ocular surface </w:t>
      </w:r>
      <w:r w:rsidR="007B5020" w:rsidRPr="00800639">
        <w:rPr>
          <w:lang w:eastAsia="zh-TW"/>
        </w:rPr>
        <w:t>health</w:t>
      </w:r>
      <w:r w:rsidRPr="00800639">
        <w:t xml:space="preserve">. Changes in tear composition could be associated with ocular and systemic diseases such as meibomian gland dysfunction and dyslipidemia. </w:t>
      </w:r>
      <w:r w:rsidR="00CE25BD" w:rsidRPr="00800639">
        <w:rPr>
          <w:lang w:eastAsia="zh-TW"/>
        </w:rPr>
        <w:t>P</w:t>
      </w:r>
      <w:r w:rsidRPr="00800639">
        <w:t xml:space="preserve">rofiling tear lipids may help biomarker </w:t>
      </w:r>
      <w:r w:rsidR="00CE25BD" w:rsidRPr="00800639">
        <w:rPr>
          <w:lang w:eastAsia="zh-TW"/>
        </w:rPr>
        <w:t xml:space="preserve">discovery </w:t>
      </w:r>
      <w:r w:rsidRPr="00800639">
        <w:t xml:space="preserve">for disease diagnosis and management. However, common </w:t>
      </w:r>
      <w:r w:rsidR="00CE25BD" w:rsidRPr="00800639">
        <w:rPr>
          <w:lang w:eastAsia="zh-TW"/>
        </w:rPr>
        <w:t xml:space="preserve">tear </w:t>
      </w:r>
      <w:r w:rsidRPr="00800639">
        <w:t>sampling methods</w:t>
      </w:r>
      <w:r w:rsidR="00E23265" w:rsidRPr="00800639">
        <w:rPr>
          <w:lang w:eastAsia="zh-TW"/>
        </w:rPr>
        <w:t xml:space="preserve"> present distinct limitation</w:t>
      </w:r>
      <w:r w:rsidR="009B3C2D" w:rsidRPr="00800639">
        <w:rPr>
          <w:lang w:eastAsia="zh-TW"/>
        </w:rPr>
        <w:t>s</w:t>
      </w:r>
      <w:r w:rsidR="00E23265" w:rsidRPr="00800639">
        <w:rPr>
          <w:lang w:eastAsia="zh-TW"/>
        </w:rPr>
        <w:t>:</w:t>
      </w:r>
      <w:r w:rsidRPr="00800639">
        <w:t xml:space="preserve"> Schirmer’s strips</w:t>
      </w:r>
      <w:r w:rsidR="00E23265" w:rsidRPr="00800639">
        <w:rPr>
          <w:lang w:eastAsia="zh-TW"/>
        </w:rPr>
        <w:t xml:space="preserve"> frequently </w:t>
      </w:r>
      <w:r w:rsidR="001669A0" w:rsidRPr="00800639">
        <w:rPr>
          <w:lang w:eastAsia="zh-TW"/>
        </w:rPr>
        <w:t>cause ocular irritation</w:t>
      </w:r>
      <w:r w:rsidRPr="00800639">
        <w:t xml:space="preserve"> and </w:t>
      </w:r>
      <w:r w:rsidR="001669A0" w:rsidRPr="00800639">
        <w:rPr>
          <w:lang w:eastAsia="zh-TW"/>
        </w:rPr>
        <w:t>discomfort due to their large contact area with the eye surface</w:t>
      </w:r>
      <w:r w:rsidR="005C233B" w:rsidRPr="00800639">
        <w:rPr>
          <w:lang w:eastAsia="zh-TW"/>
        </w:rPr>
        <w:t>, while</w:t>
      </w:r>
      <w:r w:rsidR="001669A0" w:rsidRPr="00800639">
        <w:rPr>
          <w:lang w:eastAsia="zh-TW"/>
        </w:rPr>
        <w:t xml:space="preserve"> </w:t>
      </w:r>
      <w:r w:rsidRPr="00800639">
        <w:t xml:space="preserve">microcapillary tube </w:t>
      </w:r>
      <w:r w:rsidR="005C233B" w:rsidRPr="00800639">
        <w:rPr>
          <w:lang w:eastAsia="zh-TW"/>
        </w:rPr>
        <w:t xml:space="preserve">collection </w:t>
      </w:r>
      <w:r w:rsidRPr="00800639">
        <w:t xml:space="preserve">could </w:t>
      </w:r>
      <w:r w:rsidR="005C233B" w:rsidRPr="00800639">
        <w:rPr>
          <w:lang w:eastAsia="zh-TW"/>
        </w:rPr>
        <w:t>yield low reproducibility due to opera</w:t>
      </w:r>
      <w:r w:rsidR="005C2E5D" w:rsidRPr="00800639">
        <w:rPr>
          <w:lang w:eastAsia="zh-TW"/>
        </w:rPr>
        <w:t xml:space="preserve">tor </w:t>
      </w:r>
      <w:r w:rsidR="00927790" w:rsidRPr="00800639">
        <w:rPr>
          <w:lang w:eastAsia="zh-TW"/>
        </w:rPr>
        <w:t>variability</w:t>
      </w:r>
      <w:r w:rsidR="005C2E5D" w:rsidRPr="00800639">
        <w:rPr>
          <w:lang w:eastAsia="zh-TW"/>
        </w:rPr>
        <w:t>,</w:t>
      </w:r>
      <w:r w:rsidRPr="00800639">
        <w:t xml:space="preserve"> </w:t>
      </w:r>
      <w:r w:rsidR="005C2E5D" w:rsidRPr="00800639">
        <w:rPr>
          <w:lang w:eastAsia="zh-TW"/>
        </w:rPr>
        <w:t>especially when performed by different personnel.</w:t>
      </w:r>
      <w:r w:rsidRPr="00800639">
        <w:t xml:space="preserve"> </w:t>
      </w:r>
      <w:r w:rsidR="000E280E" w:rsidRPr="00800639">
        <w:rPr>
          <w:lang w:eastAsia="zh-TW"/>
        </w:rPr>
        <w:t xml:space="preserve">These limitations might </w:t>
      </w:r>
      <w:r w:rsidR="000E280E" w:rsidRPr="00800639">
        <w:rPr>
          <w:lang w:eastAsia="zh-TW"/>
        </w:rPr>
        <w:lastRenderedPageBreak/>
        <w:t xml:space="preserve">compromise </w:t>
      </w:r>
      <w:r w:rsidRPr="00800639">
        <w:t>the accuracy and consistency of lipidomic data.</w:t>
      </w:r>
      <w:r w:rsidR="00BA3764" w:rsidRPr="00800639">
        <w:t xml:space="preserve"> </w:t>
      </w:r>
      <w:r w:rsidR="000E280E" w:rsidRPr="00800639">
        <w:rPr>
          <w:lang w:eastAsia="zh-TW"/>
        </w:rPr>
        <w:t>T</w:t>
      </w:r>
      <w:r w:rsidRPr="00800639">
        <w:t xml:space="preserve">his study </w:t>
      </w:r>
      <w:r w:rsidR="000E280E" w:rsidRPr="00800639">
        <w:rPr>
          <w:lang w:eastAsia="zh-TW"/>
        </w:rPr>
        <w:t>introduces</w:t>
      </w:r>
      <w:r w:rsidR="000E280E" w:rsidRPr="00800639">
        <w:t xml:space="preserve"> </w:t>
      </w:r>
      <w:r w:rsidRPr="00800639">
        <w:t xml:space="preserve">a </w:t>
      </w:r>
      <w:r w:rsidR="000E280E" w:rsidRPr="00800639">
        <w:rPr>
          <w:lang w:eastAsia="zh-TW"/>
        </w:rPr>
        <w:t xml:space="preserve">minimally </w:t>
      </w:r>
      <w:r w:rsidRPr="00800639">
        <w:t xml:space="preserve">invasive phenol red thread (PRT)-based sampling method optimized for tear </w:t>
      </w:r>
      <w:proofErr w:type="spellStart"/>
      <w:r w:rsidRPr="00800639">
        <w:t>lipidomics</w:t>
      </w:r>
      <w:proofErr w:type="spellEnd"/>
      <w:r w:rsidRPr="00800639">
        <w:t xml:space="preserve">. </w:t>
      </w:r>
      <w:r w:rsidR="004D1F54" w:rsidRPr="00800639">
        <w:rPr>
          <w:lang w:eastAsia="zh-TW"/>
        </w:rPr>
        <w:t>The thin structure of PRT minimizes the risk of ocular irritation</w:t>
      </w:r>
      <w:r w:rsidR="00BA3764" w:rsidRPr="00800639">
        <w:rPr>
          <w:lang w:eastAsia="zh-TW"/>
        </w:rPr>
        <w:t xml:space="preserve"> and</w:t>
      </w:r>
      <w:r w:rsidR="004D1F54" w:rsidRPr="00800639">
        <w:rPr>
          <w:lang w:eastAsia="zh-TW"/>
        </w:rPr>
        <w:t xml:space="preserve"> allows rapid and gentle tear collection.</w:t>
      </w:r>
      <w:r w:rsidRPr="00800639">
        <w:t xml:space="preserve"> </w:t>
      </w:r>
      <w:r w:rsidR="00B54851" w:rsidRPr="00800639">
        <w:rPr>
          <w:lang w:eastAsia="zh-TW"/>
        </w:rPr>
        <w:t>This user-friendly and easy-to-perform method is</w:t>
      </w:r>
      <w:r w:rsidRPr="00800639">
        <w:t xml:space="preserve"> suitable for </w:t>
      </w:r>
      <w:r w:rsidR="00B54851" w:rsidRPr="00800639">
        <w:rPr>
          <w:lang w:eastAsia="zh-TW"/>
        </w:rPr>
        <w:t xml:space="preserve">subjects </w:t>
      </w:r>
      <w:r w:rsidRPr="00800639">
        <w:t xml:space="preserve">with reduced tear volume </w:t>
      </w:r>
      <w:r w:rsidR="00CE62B9" w:rsidRPr="00800639">
        <w:rPr>
          <w:lang w:eastAsia="zh-TW"/>
        </w:rPr>
        <w:t>or</w:t>
      </w:r>
      <w:r w:rsidRPr="00800639">
        <w:t xml:space="preserve"> lower tolerance for foreign body sensation</w:t>
      </w:r>
      <w:r w:rsidR="00151BDF" w:rsidRPr="00800639">
        <w:rPr>
          <w:lang w:eastAsia="zh-TW"/>
        </w:rPr>
        <w:t>, and it enables more reproducible sample collection by reducing operator-dependent variability</w:t>
      </w:r>
      <w:r w:rsidRPr="00800639">
        <w:t>.</w:t>
      </w:r>
      <w:r w:rsidR="00BA3764" w:rsidRPr="00800639">
        <w:t xml:space="preserve"> </w:t>
      </w:r>
      <w:r w:rsidRPr="00800639">
        <w:t xml:space="preserve">Tear lipids collected by PRT were extracted </w:t>
      </w:r>
      <w:r w:rsidR="004F30FB" w:rsidRPr="00800639">
        <w:rPr>
          <w:lang w:eastAsia="zh-TW"/>
        </w:rPr>
        <w:t>using</w:t>
      </w:r>
      <w:r w:rsidR="004F30FB" w:rsidRPr="00800639">
        <w:t xml:space="preserve"> </w:t>
      </w:r>
      <w:r w:rsidRPr="00800639">
        <w:t>an optimized methanol/methyl tert-butyl ether (MTBE) phase separation protocol</w:t>
      </w:r>
      <w:r w:rsidR="004F30FB" w:rsidRPr="00800639">
        <w:rPr>
          <w:lang w:eastAsia="zh-TW"/>
        </w:rPr>
        <w:t xml:space="preserve"> and</w:t>
      </w:r>
      <w:r w:rsidRPr="00800639">
        <w:t xml:space="preserve"> </w:t>
      </w:r>
      <w:r w:rsidR="004F30FB" w:rsidRPr="00800639">
        <w:rPr>
          <w:lang w:eastAsia="zh-TW"/>
        </w:rPr>
        <w:t xml:space="preserve">analyzed </w:t>
      </w:r>
      <w:r w:rsidRPr="00800639">
        <w:t xml:space="preserve">by high-resolution LC-Orbitrap-IQX MS/MS </w:t>
      </w:r>
      <w:r w:rsidR="004F30FB" w:rsidRPr="00800639">
        <w:rPr>
          <w:lang w:eastAsia="zh-TW"/>
        </w:rPr>
        <w:t>with</w:t>
      </w:r>
      <w:r w:rsidR="004F30FB" w:rsidRPr="00800639">
        <w:t xml:space="preserve"> </w:t>
      </w:r>
      <w:proofErr w:type="spellStart"/>
      <w:r w:rsidRPr="00800639">
        <w:t>LipidSearch</w:t>
      </w:r>
      <w:proofErr w:type="spellEnd"/>
      <w:r w:rsidRPr="00800639">
        <w:t xml:space="preserve"> software.</w:t>
      </w:r>
      <w:r w:rsidR="00083655" w:rsidRPr="00800639">
        <w:rPr>
          <w:lang w:eastAsia="zh-TW"/>
        </w:rPr>
        <w:t xml:space="preserve"> T</w:t>
      </w:r>
      <w:r w:rsidR="004F30FB" w:rsidRPr="00800639">
        <w:t>he</w:t>
      </w:r>
      <w:r w:rsidR="004F30FB" w:rsidRPr="00800639">
        <w:rPr>
          <w:lang w:eastAsia="zh-TW"/>
        </w:rPr>
        <w:t xml:space="preserve"> workflow</w:t>
      </w:r>
      <w:r w:rsidRPr="00800639">
        <w:t xml:space="preserve"> identif</w:t>
      </w:r>
      <w:r w:rsidR="004F30FB" w:rsidRPr="00800639">
        <w:rPr>
          <w:lang w:eastAsia="zh-TW"/>
        </w:rPr>
        <w:t>ied</w:t>
      </w:r>
      <w:r w:rsidRPr="00800639">
        <w:t xml:space="preserve"> more than 700 unique tear lipid species</w:t>
      </w:r>
      <w:r w:rsidR="00465FF2" w:rsidRPr="00800639">
        <w:t>,</w:t>
      </w:r>
      <w:r w:rsidR="00506595" w:rsidRPr="00800639">
        <w:rPr>
          <w:lang w:eastAsia="zh-TW"/>
        </w:rPr>
        <w:t xml:space="preserve"> </w:t>
      </w:r>
      <w:r w:rsidRPr="00800639">
        <w:t xml:space="preserve">each </w:t>
      </w:r>
      <w:r w:rsidR="00506595" w:rsidRPr="00800639">
        <w:rPr>
          <w:lang w:eastAsia="zh-TW"/>
        </w:rPr>
        <w:t>characterized by</w:t>
      </w:r>
      <w:r w:rsidRPr="00800639">
        <w:t xml:space="preserve"> specific fatty-acid-derived product ion</w:t>
      </w:r>
      <w:r w:rsidR="00506595" w:rsidRPr="00800639">
        <w:rPr>
          <w:lang w:eastAsia="zh-TW"/>
        </w:rPr>
        <w:t>s</w:t>
      </w:r>
      <w:r w:rsidRPr="00800639">
        <w:t xml:space="preserve">. </w:t>
      </w:r>
      <w:r w:rsidR="00506595" w:rsidRPr="00800639">
        <w:rPr>
          <w:lang w:eastAsia="zh-TW"/>
        </w:rPr>
        <w:t>These</w:t>
      </w:r>
      <w:r w:rsidRPr="00800639">
        <w:t xml:space="preserve"> results </w:t>
      </w:r>
      <w:r w:rsidR="00506595" w:rsidRPr="00800639">
        <w:rPr>
          <w:lang w:eastAsia="zh-TW"/>
        </w:rPr>
        <w:t>indicate that</w:t>
      </w:r>
      <w:r w:rsidR="00506595" w:rsidRPr="00800639">
        <w:t xml:space="preserve"> </w:t>
      </w:r>
      <w:r w:rsidRPr="00800639">
        <w:t>PRT</w:t>
      </w:r>
      <w:r w:rsidR="00E256FC" w:rsidRPr="00800639">
        <w:rPr>
          <w:lang w:eastAsia="zh-TW"/>
        </w:rPr>
        <w:t xml:space="preserve">-based sampling provides robust lipid recovery </w:t>
      </w:r>
      <w:r w:rsidR="00B34A65" w:rsidRPr="00800639">
        <w:rPr>
          <w:lang w:eastAsia="zh-TW"/>
        </w:rPr>
        <w:t>for tear lipidomic analysis.</w:t>
      </w:r>
      <w:r w:rsidRPr="00800639">
        <w:t xml:space="preserve"> This </w:t>
      </w:r>
      <w:r w:rsidR="00960830" w:rsidRPr="00800639">
        <w:rPr>
          <w:lang w:eastAsia="zh-TW"/>
        </w:rPr>
        <w:t>minimally invasive and reproducible approach</w:t>
      </w:r>
      <w:r w:rsidR="00960830" w:rsidRPr="00800639">
        <w:t xml:space="preserve"> </w:t>
      </w:r>
      <w:r w:rsidRPr="00800639">
        <w:t xml:space="preserve">offers a </w:t>
      </w:r>
      <w:r w:rsidR="00960830" w:rsidRPr="00800639">
        <w:rPr>
          <w:lang w:eastAsia="zh-TW"/>
        </w:rPr>
        <w:t>practical platform</w:t>
      </w:r>
      <w:r w:rsidR="00232E61" w:rsidRPr="00800639">
        <w:rPr>
          <w:lang w:eastAsia="zh-TW"/>
        </w:rPr>
        <w:t xml:space="preserve"> for </w:t>
      </w:r>
      <w:r w:rsidRPr="00800639">
        <w:t xml:space="preserve">clinical and experimental </w:t>
      </w:r>
      <w:r w:rsidR="00F737A4" w:rsidRPr="00800639">
        <w:rPr>
          <w:lang w:eastAsia="zh-TW"/>
        </w:rPr>
        <w:t>tear lipid research</w:t>
      </w:r>
      <w:r w:rsidR="00465FF2" w:rsidRPr="00800639">
        <w:rPr>
          <w:lang w:eastAsia="zh-TW"/>
        </w:rPr>
        <w:t>.</w:t>
      </w:r>
      <w:r w:rsidR="00F737A4" w:rsidRPr="00800639">
        <w:rPr>
          <w:lang w:eastAsia="zh-TW"/>
        </w:rPr>
        <w:t xml:space="preserve"> </w:t>
      </w:r>
      <w:r w:rsidR="003B22BE" w:rsidRPr="00800639">
        <w:rPr>
          <w:lang w:eastAsia="zh-TW"/>
        </w:rPr>
        <w:t>U</w:t>
      </w:r>
      <w:r w:rsidR="00927790" w:rsidRPr="00800639">
        <w:t xml:space="preserve">ltimately, this could </w:t>
      </w:r>
      <w:r w:rsidR="003B22BE" w:rsidRPr="00800639">
        <w:rPr>
          <w:lang w:eastAsia="zh-TW"/>
        </w:rPr>
        <w:t xml:space="preserve">also </w:t>
      </w:r>
      <w:r w:rsidR="00927790" w:rsidRPr="00800639">
        <w:t>facilitate biomarker discovery and disease monitoring.</w:t>
      </w:r>
    </w:p>
    <w:p w14:paraId="2CF9CD54" w14:textId="77777777" w:rsidR="006E4797" w:rsidRPr="00800639" w:rsidRDefault="006E4797" w:rsidP="00800639"/>
    <w:p w14:paraId="0646E204" w14:textId="66417D5E" w:rsidR="006E4797" w:rsidRPr="00800639" w:rsidRDefault="00551D82" w:rsidP="00800639">
      <w:r w:rsidRPr="00800639">
        <w:rPr>
          <w:b/>
        </w:rPr>
        <w:t>INTRODUCTION:</w:t>
      </w:r>
    </w:p>
    <w:p w14:paraId="02934A69" w14:textId="4294F863" w:rsidR="00CB0F78" w:rsidRPr="00800639" w:rsidRDefault="00CB0F78" w:rsidP="00800639">
      <w:pPr>
        <w:rPr>
          <w:bCs/>
        </w:rPr>
      </w:pPr>
      <w:r w:rsidRPr="00800639">
        <w:rPr>
          <w:bCs/>
        </w:rPr>
        <w:t>Tear film is the outermost barrier that protects the ocular surface from pathogens and maintains ocular homeostasis</w:t>
      </w:r>
      <w:r w:rsidRPr="00800639">
        <w:rPr>
          <w:bCs/>
        </w:rPr>
        <w:fldChar w:fldCharType="begin">
          <w:fldData xml:space="preserve">PEVuZE5vdGU+PENpdGU+PEF1dGhvcj5Fc2FtPC9BdXRob3I+PFllYXI+MjAyNTwvWWVhcj48UmVj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</w:fldData>
        </w:fldChar>
      </w:r>
      <w:r w:rsidRPr="00800639">
        <w:rPr>
          <w:bCs/>
        </w:rPr>
        <w:instrText xml:space="preserve"> ADDIN EN.CITE </w:instrText>
      </w:r>
      <w:r w:rsidRPr="00800639">
        <w:rPr>
          <w:bCs/>
        </w:rPr>
        <w:fldChar w:fldCharType="begin">
          <w:fldData xml:space="preserve">PEVuZE5vdGU+PENpdGU+PEF1dGhvcj5Fc2FtPC9BdXRob3I+PFllYXI+MjAyNTwvWWVhcj48UmVj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</w:fldData>
        </w:fldChar>
      </w:r>
      <w:r w:rsidRPr="00800639">
        <w:rPr>
          <w:bCs/>
        </w:rPr>
        <w:instrText xml:space="preserve"> ADDIN EN.CITE.DATA </w:instrText>
      </w:r>
      <w:r w:rsidRPr="00800639">
        <w:rPr>
          <w:bCs/>
        </w:rPr>
      </w:r>
      <w:r w:rsidRPr="00800639">
        <w:rPr>
          <w:bCs/>
        </w:rPr>
        <w:fldChar w:fldCharType="end"/>
      </w:r>
      <w:r w:rsidRPr="00800639">
        <w:rPr>
          <w:bCs/>
        </w:rPr>
      </w:r>
      <w:r w:rsidRPr="00800639">
        <w:rPr>
          <w:bCs/>
        </w:rPr>
        <w:fldChar w:fldCharType="separate"/>
      </w:r>
      <w:r w:rsidRPr="00800639">
        <w:rPr>
          <w:bCs/>
          <w:vertAlign w:val="superscript"/>
        </w:rPr>
        <w:t>1,2</w:t>
      </w:r>
      <w:r w:rsidRPr="00800639">
        <w:rPr>
          <w:bCs/>
        </w:rPr>
        <w:fldChar w:fldCharType="end"/>
      </w:r>
      <w:r w:rsidRPr="00800639">
        <w:rPr>
          <w:bCs/>
        </w:rPr>
        <w:t xml:space="preserve">, while </w:t>
      </w:r>
      <w:r w:rsidR="00171E13" w:rsidRPr="00800639">
        <w:rPr>
          <w:bCs/>
        </w:rPr>
        <w:t xml:space="preserve">the </w:t>
      </w:r>
      <w:r w:rsidRPr="00800639">
        <w:rPr>
          <w:bCs/>
        </w:rPr>
        <w:t>lipid layer in tear film is the key component for preventing tear evaporation and maintaining tear film stability</w:t>
      </w:r>
      <w:r w:rsidRPr="00800639">
        <w:rPr>
          <w:bCs/>
        </w:rPr>
        <w:fldChar w:fldCharType="begin">
          <w:fldData xml:space="preserve">PEVuZE5vdGU+PENpdGU+PEF1dGhvcj5TaGVwcGFyZDwvQXV0aG9yPjxZZWFyPjIwMjM8L1llYXI+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</w:fldData>
        </w:fldChar>
      </w:r>
      <w:r w:rsidRPr="00800639">
        <w:rPr>
          <w:bCs/>
        </w:rPr>
        <w:instrText xml:space="preserve"> ADDIN EN.CITE </w:instrText>
      </w:r>
      <w:r w:rsidRPr="00800639">
        <w:rPr>
          <w:bCs/>
        </w:rPr>
        <w:fldChar w:fldCharType="begin">
          <w:fldData xml:space="preserve">PEVuZE5vdGU+PENpdGU+PEF1dGhvcj5TaGVwcGFyZDwvQXV0aG9yPjxZZWFyPjIwMjM8L1llYXI+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</w:fldData>
        </w:fldChar>
      </w:r>
      <w:r w:rsidRPr="00800639">
        <w:rPr>
          <w:bCs/>
        </w:rPr>
        <w:instrText xml:space="preserve"> ADDIN EN.CITE.DATA </w:instrText>
      </w:r>
      <w:r w:rsidRPr="00800639">
        <w:rPr>
          <w:bCs/>
        </w:rPr>
      </w:r>
      <w:r w:rsidRPr="00800639">
        <w:rPr>
          <w:bCs/>
        </w:rPr>
        <w:fldChar w:fldCharType="end"/>
      </w:r>
      <w:r w:rsidRPr="00800639">
        <w:rPr>
          <w:bCs/>
        </w:rPr>
      </w:r>
      <w:r w:rsidRPr="00800639">
        <w:rPr>
          <w:bCs/>
        </w:rPr>
        <w:fldChar w:fldCharType="separate"/>
      </w:r>
      <w:r w:rsidRPr="00800639">
        <w:rPr>
          <w:bCs/>
          <w:vertAlign w:val="superscript"/>
        </w:rPr>
        <w:t>3,4</w:t>
      </w:r>
      <w:r w:rsidRPr="00800639">
        <w:rPr>
          <w:bCs/>
        </w:rPr>
        <w:fldChar w:fldCharType="end"/>
      </w:r>
      <w:r w:rsidRPr="00800639">
        <w:rPr>
          <w:bCs/>
        </w:rPr>
        <w:t>. Dysregulation of the tear lipid composition has been linked to various eye diseases</w:t>
      </w:r>
      <w:r w:rsidR="00171E13" w:rsidRPr="00800639">
        <w:rPr>
          <w:bCs/>
        </w:rPr>
        <w:t>,</w:t>
      </w:r>
      <w:r w:rsidRPr="00800639">
        <w:rPr>
          <w:bCs/>
        </w:rPr>
        <w:t xml:space="preserve"> including dry eye disease (DED), meibomian gland dysfunction (MGD), and allergic conjunctivitis</w:t>
      </w:r>
      <w:r w:rsidRPr="00800639">
        <w:rPr>
          <w:bCs/>
        </w:rPr>
        <w:fldChar w:fldCharType="begin">
          <w:fldData xml:space="preserve">PEVuZE5vdGU+PENpdGU+PEF1dGhvcj5Cb3JjaG1hbjwvQXV0aG9yPjxZZWFyPjIwMjA8L1llYXI+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g4NjI5NzwvY3VzdG9t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</w:fldData>
        </w:fldChar>
      </w:r>
      <w:r w:rsidR="00930447" w:rsidRPr="00800639">
        <w:rPr>
          <w:bCs/>
        </w:rPr>
        <w:instrText xml:space="preserve"> ADDIN EN.CITE </w:instrText>
      </w:r>
      <w:r w:rsidR="00930447" w:rsidRPr="00800639">
        <w:rPr>
          <w:bCs/>
        </w:rPr>
        <w:fldChar w:fldCharType="begin">
          <w:fldData xml:space="preserve">PEVuZE5vdGU+PENpdGU+PEF1dGhvcj5Cb3JjaG1hbjwvQXV0aG9yPjxZZWFyPjIwMjA8L1llYXI+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g4NjI5NzwvY3VzdG9t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</w:fldData>
        </w:fldChar>
      </w:r>
      <w:r w:rsidR="00930447" w:rsidRPr="00800639">
        <w:rPr>
          <w:bCs/>
        </w:rPr>
        <w:instrText xml:space="preserve"> ADDIN EN.CITE.DATA </w:instrText>
      </w:r>
      <w:r w:rsidR="00930447" w:rsidRPr="00800639">
        <w:rPr>
          <w:bCs/>
        </w:rPr>
      </w:r>
      <w:r w:rsidR="00930447" w:rsidRPr="00800639">
        <w:rPr>
          <w:bCs/>
        </w:rPr>
        <w:fldChar w:fldCharType="end"/>
      </w:r>
      <w:r w:rsidRPr="00800639">
        <w:rPr>
          <w:bCs/>
        </w:rPr>
      </w:r>
      <w:r w:rsidRPr="00800639">
        <w:rPr>
          <w:bCs/>
        </w:rPr>
        <w:fldChar w:fldCharType="separate"/>
      </w:r>
      <w:r w:rsidR="00930447" w:rsidRPr="00800639">
        <w:rPr>
          <w:bCs/>
          <w:noProof/>
          <w:vertAlign w:val="superscript"/>
        </w:rPr>
        <w:t>5</w:t>
      </w:r>
      <w:r w:rsidR="00171E13" w:rsidRPr="00800639">
        <w:rPr>
          <w:bCs/>
          <w:noProof/>
          <w:vertAlign w:val="superscript"/>
        </w:rPr>
        <w:t>–</w:t>
      </w:r>
      <w:r w:rsidR="00930447" w:rsidRPr="00800639">
        <w:rPr>
          <w:bCs/>
          <w:noProof/>
          <w:vertAlign w:val="superscript"/>
        </w:rPr>
        <w:t>8</w:t>
      </w:r>
      <w:r w:rsidRPr="00800639">
        <w:rPr>
          <w:bCs/>
        </w:rPr>
        <w:fldChar w:fldCharType="end"/>
      </w:r>
      <w:r w:rsidRPr="00800639">
        <w:rPr>
          <w:bCs/>
        </w:rPr>
        <w:t xml:space="preserve">. As a result, detailed characterization of tear </w:t>
      </w:r>
      <w:proofErr w:type="spellStart"/>
      <w:r w:rsidRPr="00800639">
        <w:rPr>
          <w:bCs/>
        </w:rPr>
        <w:t>lipidomics</w:t>
      </w:r>
      <w:proofErr w:type="spellEnd"/>
      <w:r w:rsidRPr="00800639">
        <w:rPr>
          <w:bCs/>
        </w:rPr>
        <w:t xml:space="preserve"> has become a critical and trending research direction for a more comprehensive understanding of the molecular pathologies underlying these ocular conditions</w:t>
      </w:r>
      <w:r w:rsidRPr="00800639">
        <w:rPr>
          <w:bCs/>
        </w:rPr>
        <w:fldChar w:fldCharType="begin"/>
      </w:r>
      <w:r w:rsidR="00930447" w:rsidRPr="00800639">
        <w:rPr>
          <w:bCs/>
        </w:rPr>
        <w:instrText xml:space="preserve"> ADDIN EN.CITE &lt;EndNote&gt;&lt;Cite&gt;&lt;Author&gt;Khanna&lt;/Author&gt;&lt;Year&gt;2022&lt;/Year&gt;&lt;RecNum&gt;136&lt;/RecNum&gt;&lt;DisplayText&gt;&lt;style face="superscript"&gt;9&lt;/style&gt;&lt;/DisplayText&gt;&lt;record&gt;&lt;rec-number&gt;136&lt;/rec-number&gt;&lt;foreign-keys&gt;&lt;key app="EN" db-id="2rf5v9vryz5td7es5fvvdaxl55p5z2fsx0wd" timestamp="1754419244"&gt;136&lt;/key&gt;&lt;/foreign-keys&gt;&lt;ref-type name="Journal Article"&gt;17&lt;/ref-type&gt;&lt;contributors&gt;&lt;authors&gt;&lt;author&gt;Khanna, Raoul K.&lt;/author&gt;&lt;author&gt;Catanese, Sophie&lt;/author&gt;&lt;author&gt;Emond, Patrick&lt;/author&gt;&lt;author&gt;Corcia, Philippe&lt;/author&gt;&lt;author&gt;Blasco, Hélène&lt;/author&gt;&lt;author&gt;Pisella, Pierre-Jean&lt;/author&gt;&lt;/authors&gt;&lt;/contributors&gt;&lt;titles&gt;&lt;title&gt;Metabolomics and lipidomics approaches in human tears: A systematic review&lt;/title&gt;&lt;secondary-title&gt;Survey of Ophthalmology&lt;/secondary-title&gt;&lt;/titles&gt;&lt;periodical&gt;&lt;full-title&gt;Survey of ophthalmology&lt;/full-title&gt;&lt;/periodical&gt;&lt;pages&gt;1229-1243&lt;/pages&gt;&lt;volume&gt;67&lt;/volume&gt;&lt;number&gt;4&lt;/number&gt;&lt;keywords&gt;&lt;keyword&gt;Proteomics&lt;/keyword&gt;&lt;keyword&gt;Metabolomics&lt;/keyword&gt;&lt;keyword&gt;Lipidomics&lt;/keyword&gt;&lt;keyword&gt;Omics&lt;/keyword&gt;&lt;keyword&gt;Tears&lt;/keyword&gt;&lt;keyword&gt;Ocular surface&lt;/keyword&gt;&lt;keyword&gt;Liquid chromatography&lt;/keyword&gt;&lt;keyword&gt;Mass spectrometry&lt;/keyword&gt;&lt;keyword&gt;Nuclear magnetic resonance&lt;/keyword&gt;&lt;/keywords&gt;&lt;dates&gt;&lt;year&gt;2022&lt;/year&gt;&lt;pub-dates&gt;&lt;date&gt;2022/07/01/&lt;/date&gt;&lt;/pub-dates&gt;&lt;/dates&gt;&lt;isbn&gt;0039-6257&lt;/isbn&gt;&lt;urls&gt;&lt;related-urls&gt;&lt;url&gt;https://www.sciencedirect.com/science/article/pii/S003962572200008X&lt;/url&gt;&lt;/related-urls&gt;&lt;/urls&gt;&lt;electronic-resource-num&gt;https://doi.org/10.1016/j.survophthal.2022.01.010&lt;/electronic-resource-num&gt;&lt;/record&gt;&lt;/Cite&gt;&lt;/EndNote&gt;</w:instrText>
      </w:r>
      <w:r w:rsidRPr="00800639">
        <w:rPr>
          <w:bCs/>
        </w:rPr>
        <w:fldChar w:fldCharType="separate"/>
      </w:r>
      <w:r w:rsidR="00930447" w:rsidRPr="00800639">
        <w:rPr>
          <w:bCs/>
          <w:noProof/>
          <w:vertAlign w:val="superscript"/>
        </w:rPr>
        <w:t>9</w:t>
      </w:r>
      <w:r w:rsidRPr="00800639">
        <w:rPr>
          <w:bCs/>
        </w:rPr>
        <w:fldChar w:fldCharType="end"/>
      </w:r>
      <w:r w:rsidRPr="00800639">
        <w:rPr>
          <w:bCs/>
        </w:rPr>
        <w:t>.</w:t>
      </w:r>
    </w:p>
    <w:p w14:paraId="679A4122" w14:textId="77777777" w:rsidR="00CB0F78" w:rsidRPr="00800639" w:rsidRDefault="00CB0F78" w:rsidP="00800639">
      <w:pPr>
        <w:rPr>
          <w:bCs/>
        </w:rPr>
      </w:pPr>
    </w:p>
    <w:p w14:paraId="23C1AEE4" w14:textId="50AA5365" w:rsidR="00CB0F78" w:rsidRPr="00800639" w:rsidRDefault="00CB0F78" w:rsidP="00800639">
      <w:pPr>
        <w:rPr>
          <w:bCs/>
        </w:rPr>
      </w:pPr>
      <w:r w:rsidRPr="00800639">
        <w:rPr>
          <w:bCs/>
        </w:rPr>
        <w:t xml:space="preserve">While </w:t>
      </w:r>
      <w:r w:rsidR="00171E13" w:rsidRPr="00800639">
        <w:rPr>
          <w:bCs/>
        </w:rPr>
        <w:t xml:space="preserve">the </w:t>
      </w:r>
      <w:r w:rsidRPr="00800639">
        <w:rPr>
          <w:bCs/>
        </w:rPr>
        <w:t>tear lipidomic approach holds significant clinical importance,</w:t>
      </w:r>
      <w:r w:rsidR="00D550A8" w:rsidRPr="00800639">
        <w:rPr>
          <w:bCs/>
          <w:lang w:eastAsia="zh-TW"/>
        </w:rPr>
        <w:t xml:space="preserve"> a</w:t>
      </w:r>
      <w:r w:rsidR="00D550A8" w:rsidRPr="00800639">
        <w:rPr>
          <w:bCs/>
        </w:rPr>
        <w:t xml:space="preserve"> critical challenge in tear </w:t>
      </w:r>
      <w:proofErr w:type="spellStart"/>
      <w:r w:rsidR="00D550A8" w:rsidRPr="00800639">
        <w:rPr>
          <w:bCs/>
        </w:rPr>
        <w:t>lipidomics</w:t>
      </w:r>
      <w:proofErr w:type="spellEnd"/>
      <w:r w:rsidR="00D550A8" w:rsidRPr="00800639">
        <w:rPr>
          <w:bCs/>
        </w:rPr>
        <w:t xml:space="preserve"> is establishing a standardized, reproducible collection and analysis workflow.</w:t>
      </w:r>
      <w:r w:rsidR="00D550A8" w:rsidRPr="00800639">
        <w:rPr>
          <w:bCs/>
          <w:lang w:eastAsia="zh-TW"/>
        </w:rPr>
        <w:t xml:space="preserve"> </w:t>
      </w:r>
      <w:r w:rsidR="00D550A8" w:rsidRPr="00800639">
        <w:rPr>
          <w:bCs/>
        </w:rPr>
        <w:t>Current tear sampling methods</w:t>
      </w:r>
      <w:r w:rsidR="00D550A8" w:rsidRPr="00800639">
        <w:rPr>
          <w:bCs/>
          <w:lang w:eastAsia="zh-TW"/>
        </w:rPr>
        <w:t>, Schirmer’s strips and microcapillary tube,</w:t>
      </w:r>
      <w:r w:rsidR="00D550A8" w:rsidRPr="00800639">
        <w:rPr>
          <w:bCs/>
        </w:rPr>
        <w:t xml:space="preserve"> each present distinct </w:t>
      </w:r>
      <w:proofErr w:type="gramStart"/>
      <w:r w:rsidR="00D550A8" w:rsidRPr="00800639">
        <w:rPr>
          <w:bCs/>
        </w:rPr>
        <w:t>limitation</w:t>
      </w:r>
      <w:r w:rsidR="00171E13" w:rsidRPr="00800639">
        <w:rPr>
          <w:bCs/>
        </w:rPr>
        <w:t>s</w:t>
      </w:r>
      <w:proofErr w:type="gramEnd"/>
      <w:r w:rsidR="00D550A8" w:rsidRPr="00800639">
        <w:rPr>
          <w:bCs/>
          <w:lang w:eastAsia="zh-TW"/>
        </w:rPr>
        <w:t>.</w:t>
      </w:r>
      <w:r w:rsidR="00D550A8" w:rsidRPr="00800639">
        <w:rPr>
          <w:bCs/>
        </w:rPr>
        <w:t xml:space="preserve"> Schirmer's strips have a large contact area with the ocular surface</w:t>
      </w:r>
      <w:r w:rsidR="00D550A8" w:rsidRPr="00800639">
        <w:rPr>
          <w:bCs/>
          <w:lang w:eastAsia="zh-TW"/>
        </w:rPr>
        <w:t xml:space="preserve"> that</w:t>
      </w:r>
      <w:r w:rsidR="00D550A8" w:rsidRPr="00800639">
        <w:rPr>
          <w:bCs/>
        </w:rPr>
        <w:t xml:space="preserve"> often </w:t>
      </w:r>
      <w:r w:rsidR="00D550A8" w:rsidRPr="00800639">
        <w:rPr>
          <w:bCs/>
          <w:lang w:eastAsia="zh-TW"/>
        </w:rPr>
        <w:t>cause</w:t>
      </w:r>
      <w:r w:rsidR="00171E13" w:rsidRPr="00800639">
        <w:rPr>
          <w:bCs/>
          <w:lang w:eastAsia="zh-TW"/>
        </w:rPr>
        <w:t>s</w:t>
      </w:r>
      <w:r w:rsidR="00D550A8" w:rsidRPr="00800639">
        <w:rPr>
          <w:bCs/>
        </w:rPr>
        <w:t xml:space="preserve"> ocular irritation</w:t>
      </w:r>
      <w:r w:rsidR="00D550A8" w:rsidRPr="00800639">
        <w:rPr>
          <w:bCs/>
          <w:lang w:eastAsia="zh-TW"/>
        </w:rPr>
        <w:t xml:space="preserve"> and reflex tearing</w:t>
      </w:r>
      <w:r w:rsidR="00D550A8" w:rsidRPr="00800639">
        <w:rPr>
          <w:bCs/>
        </w:rPr>
        <w:fldChar w:fldCharType="begin">
          <w:fldData xml:space="preserve">PEVuZE5vdGU+PENpdGU+PEF1dGhvcj5LaGFubmE8L0F1dGhvcj48WWVhcj4yMDIyPC9ZZWFyPjxS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</w:fldData>
        </w:fldChar>
      </w:r>
      <w:r w:rsidR="00D550A8" w:rsidRPr="00800639">
        <w:rPr>
          <w:bCs/>
        </w:rPr>
        <w:instrText xml:space="preserve"> ADDIN EN.CITE </w:instrText>
      </w:r>
      <w:r w:rsidR="00D550A8" w:rsidRPr="00800639">
        <w:rPr>
          <w:bCs/>
        </w:rPr>
        <w:fldChar w:fldCharType="begin">
          <w:fldData xml:space="preserve">PEVuZE5vdGU+PENpdGU+PEF1dGhvcj5LaGFubmE8L0F1dGhvcj48WWVhcj4yMDIyPC9ZZWFyPjxS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</w:fldData>
        </w:fldChar>
      </w:r>
      <w:r w:rsidR="00D550A8" w:rsidRPr="00800639">
        <w:rPr>
          <w:bCs/>
        </w:rPr>
        <w:instrText xml:space="preserve"> ADDIN EN.CITE.DATA </w:instrText>
      </w:r>
      <w:r w:rsidR="00D550A8" w:rsidRPr="00800639">
        <w:rPr>
          <w:bCs/>
        </w:rPr>
      </w:r>
      <w:r w:rsidR="00D550A8" w:rsidRPr="00800639">
        <w:rPr>
          <w:bCs/>
        </w:rPr>
        <w:fldChar w:fldCharType="end"/>
      </w:r>
      <w:r w:rsidR="00D550A8" w:rsidRPr="00800639">
        <w:rPr>
          <w:bCs/>
        </w:rPr>
      </w:r>
      <w:r w:rsidR="00D550A8" w:rsidRPr="00800639">
        <w:rPr>
          <w:bCs/>
        </w:rPr>
        <w:fldChar w:fldCharType="separate"/>
      </w:r>
      <w:r w:rsidR="00D550A8" w:rsidRPr="00800639">
        <w:rPr>
          <w:bCs/>
          <w:noProof/>
          <w:vertAlign w:val="superscript"/>
        </w:rPr>
        <w:t>9,10</w:t>
      </w:r>
      <w:r w:rsidR="00D550A8" w:rsidRPr="00800639">
        <w:rPr>
          <w:bCs/>
        </w:rPr>
        <w:fldChar w:fldCharType="end"/>
      </w:r>
      <w:r w:rsidRPr="00800639">
        <w:rPr>
          <w:bCs/>
        </w:rPr>
        <w:t xml:space="preserve">. </w:t>
      </w:r>
      <w:r w:rsidR="00171E13" w:rsidRPr="00800639">
        <w:rPr>
          <w:bCs/>
          <w:lang w:eastAsia="zh-TW"/>
        </w:rPr>
        <w:t>In comparison,</w:t>
      </w:r>
      <w:r w:rsidR="00CF151E" w:rsidRPr="00800639">
        <w:rPr>
          <w:bCs/>
        </w:rPr>
        <w:t xml:space="preserve"> microcapillary tube collection is highly dependent on operator technique and can yield inconsistent results when performed by different personnel</w:t>
      </w:r>
      <w:r w:rsidR="00CF151E" w:rsidRPr="00800639">
        <w:rPr>
          <w:bCs/>
          <w:lang w:eastAsia="zh-TW"/>
        </w:rPr>
        <w:fldChar w:fldCharType="begin">
          <w:fldData xml:space="preserve">PEVuZE5vdGU+PENpdGU+PEF1dGhvcj5CZXJ0cmFtPC9BdXRob3I+PFllYXI+MjAyMTwvWWVhcj48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</w:fldData>
        </w:fldChar>
      </w:r>
      <w:r w:rsidR="004B4FB6" w:rsidRPr="00800639">
        <w:rPr>
          <w:bCs/>
          <w:lang w:eastAsia="zh-TW"/>
        </w:rPr>
        <w:instrText xml:space="preserve"> ADDIN EN.CITE </w:instrText>
      </w:r>
      <w:r w:rsidR="004B4FB6" w:rsidRPr="00800639">
        <w:rPr>
          <w:bCs/>
          <w:lang w:eastAsia="zh-TW"/>
        </w:rPr>
        <w:fldChar w:fldCharType="begin">
          <w:fldData xml:space="preserve">PEVuZE5vdGU+PENpdGU+PEF1dGhvcj5CZXJ0cmFtPC9BdXRob3I+PFllYXI+MjAyMTwvWWVhcj48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</w:fldData>
        </w:fldChar>
      </w:r>
      <w:r w:rsidR="004B4FB6" w:rsidRPr="00800639">
        <w:rPr>
          <w:bCs/>
          <w:lang w:eastAsia="zh-TW"/>
        </w:rPr>
        <w:instrText xml:space="preserve"> ADDIN EN.CITE.DATA </w:instrText>
      </w:r>
      <w:r w:rsidR="004B4FB6" w:rsidRPr="00800639">
        <w:rPr>
          <w:bCs/>
          <w:lang w:eastAsia="zh-TW"/>
        </w:rPr>
      </w:r>
      <w:r w:rsidR="004B4FB6" w:rsidRPr="00800639">
        <w:rPr>
          <w:bCs/>
          <w:lang w:eastAsia="zh-TW"/>
        </w:rPr>
        <w:fldChar w:fldCharType="end"/>
      </w:r>
      <w:r w:rsidR="00CF151E" w:rsidRPr="00800639">
        <w:rPr>
          <w:bCs/>
          <w:lang w:eastAsia="zh-TW"/>
        </w:rPr>
      </w:r>
      <w:r w:rsidR="00CF151E" w:rsidRPr="00800639">
        <w:rPr>
          <w:bCs/>
          <w:lang w:eastAsia="zh-TW"/>
        </w:rPr>
        <w:fldChar w:fldCharType="separate"/>
      </w:r>
      <w:r w:rsidR="004B4FB6" w:rsidRPr="00800639">
        <w:rPr>
          <w:bCs/>
          <w:noProof/>
          <w:vertAlign w:val="superscript"/>
          <w:lang w:eastAsia="zh-TW"/>
        </w:rPr>
        <w:t>11</w:t>
      </w:r>
      <w:r w:rsidR="00CF151E" w:rsidRPr="00800639">
        <w:rPr>
          <w:bCs/>
          <w:lang w:eastAsia="zh-TW"/>
        </w:rPr>
        <w:fldChar w:fldCharType="end"/>
      </w:r>
      <w:r w:rsidR="00CF151E" w:rsidRPr="00800639">
        <w:rPr>
          <w:bCs/>
        </w:rPr>
        <w:t>.</w:t>
      </w:r>
      <w:r w:rsidR="00F35061" w:rsidRPr="00800639">
        <w:rPr>
          <w:bCs/>
          <w:lang w:eastAsia="zh-TW"/>
        </w:rPr>
        <w:t xml:space="preserve"> </w:t>
      </w:r>
      <w:r w:rsidR="00AE7215" w:rsidRPr="00800639">
        <w:rPr>
          <w:bCs/>
          <w:lang w:eastAsia="zh-TW"/>
        </w:rPr>
        <w:t xml:space="preserve">Additionally, improper use of these sampling tools may also carry a risk of ocular surface injury. </w:t>
      </w:r>
      <w:r w:rsidR="00C34308" w:rsidRPr="00800639">
        <w:rPr>
          <w:bCs/>
          <w:lang w:eastAsia="zh-TW"/>
        </w:rPr>
        <w:t>These limitation</w:t>
      </w:r>
      <w:r w:rsidR="00171E13" w:rsidRPr="00800639">
        <w:rPr>
          <w:bCs/>
          <w:lang w:eastAsia="zh-TW"/>
        </w:rPr>
        <w:t>s</w:t>
      </w:r>
      <w:r w:rsidR="00C34308" w:rsidRPr="00800639">
        <w:rPr>
          <w:bCs/>
          <w:lang w:eastAsia="zh-TW"/>
        </w:rPr>
        <w:t xml:space="preserve"> could </w:t>
      </w:r>
      <w:r w:rsidRPr="00800639">
        <w:rPr>
          <w:bCs/>
        </w:rPr>
        <w:t xml:space="preserve">compromise the accuracy and reproducibility of </w:t>
      </w:r>
      <w:r w:rsidR="00C34308" w:rsidRPr="00800639">
        <w:rPr>
          <w:bCs/>
          <w:lang w:eastAsia="zh-TW"/>
        </w:rPr>
        <w:t>downstream data</w:t>
      </w:r>
      <w:r w:rsidRPr="00800639">
        <w:rPr>
          <w:bCs/>
        </w:rPr>
        <w:fldChar w:fldCharType="begin">
          <w:fldData xml:space="preserve">PEVuZE5vdGU+PENpdGU+PEF1dGhvcj5aaGFuPC9BdXRob3I+PFllYXI+MjAyMTwvWWVhcj48UmVj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</w:fldData>
        </w:fldChar>
      </w:r>
      <w:r w:rsidR="004B4FB6" w:rsidRPr="00800639">
        <w:rPr>
          <w:bCs/>
        </w:rPr>
        <w:instrText xml:space="preserve"> ADDIN EN.CITE </w:instrText>
      </w:r>
      <w:r w:rsidR="004B4FB6" w:rsidRPr="00800639">
        <w:rPr>
          <w:bCs/>
        </w:rPr>
        <w:fldChar w:fldCharType="begin">
          <w:fldData xml:space="preserve">PEVuZE5vdGU+PENpdGU+PEF1dGhvcj5aaGFuPC9BdXRob3I+PFllYXI+MjAyMTwvWWVhcj48UmVj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</w:fldData>
        </w:fldChar>
      </w:r>
      <w:r w:rsidR="004B4FB6" w:rsidRPr="00800639">
        <w:rPr>
          <w:bCs/>
        </w:rPr>
        <w:instrText xml:space="preserve"> ADDIN EN.CITE.DATA </w:instrText>
      </w:r>
      <w:r w:rsidR="004B4FB6" w:rsidRPr="00800639">
        <w:rPr>
          <w:bCs/>
        </w:rPr>
      </w:r>
      <w:r w:rsidR="004B4FB6" w:rsidRPr="00800639">
        <w:rPr>
          <w:bCs/>
        </w:rPr>
        <w:fldChar w:fldCharType="end"/>
      </w:r>
      <w:r w:rsidRPr="00800639">
        <w:rPr>
          <w:bCs/>
        </w:rPr>
      </w:r>
      <w:r w:rsidRPr="00800639">
        <w:rPr>
          <w:bCs/>
        </w:rPr>
        <w:fldChar w:fldCharType="separate"/>
      </w:r>
      <w:r w:rsidR="004B4FB6" w:rsidRPr="00800639">
        <w:rPr>
          <w:bCs/>
          <w:noProof/>
          <w:vertAlign w:val="superscript"/>
        </w:rPr>
        <w:t>12,13</w:t>
      </w:r>
      <w:r w:rsidRPr="00800639">
        <w:rPr>
          <w:bCs/>
        </w:rPr>
        <w:fldChar w:fldCharType="end"/>
      </w:r>
      <w:r w:rsidRPr="00800639">
        <w:rPr>
          <w:bCs/>
        </w:rPr>
        <w:t xml:space="preserve">. </w:t>
      </w:r>
      <w:r w:rsidR="0011108F" w:rsidRPr="00800639">
        <w:rPr>
          <w:bCs/>
        </w:rPr>
        <w:t>Furthermore, tear collection methods that require complex handling procedures may limit their accessibility and standardization across different laboratories and clinical settings.</w:t>
      </w:r>
      <w:r w:rsidR="0011108F" w:rsidRPr="00800639">
        <w:rPr>
          <w:bCs/>
          <w:lang w:eastAsia="zh-TW"/>
        </w:rPr>
        <w:t xml:space="preserve"> </w:t>
      </w:r>
      <w:r w:rsidRPr="00800639">
        <w:rPr>
          <w:bCs/>
        </w:rPr>
        <w:t xml:space="preserve">Therefore, there is a pressing need </w:t>
      </w:r>
      <w:r w:rsidR="00171E13" w:rsidRPr="00800639">
        <w:rPr>
          <w:bCs/>
        </w:rPr>
        <w:t>to establish</w:t>
      </w:r>
      <w:r w:rsidRPr="00800639">
        <w:rPr>
          <w:bCs/>
        </w:rPr>
        <w:t xml:space="preserve"> a non-invasive, robust, and reproducible tear collection and processing workflow that can preserve the native tear lipid profile. </w:t>
      </w:r>
    </w:p>
    <w:p w14:paraId="585F1CC5" w14:textId="77777777" w:rsidR="00CB0F78" w:rsidRPr="00800639" w:rsidRDefault="00CB0F78" w:rsidP="00800639">
      <w:pPr>
        <w:rPr>
          <w:bCs/>
        </w:rPr>
      </w:pPr>
    </w:p>
    <w:p w14:paraId="0B511E53" w14:textId="502396D3" w:rsidR="00A10480" w:rsidRPr="00800639" w:rsidRDefault="00CB0F78" w:rsidP="00800639">
      <w:pPr>
        <w:rPr>
          <w:bCs/>
        </w:rPr>
      </w:pPr>
      <w:r w:rsidRPr="00800639">
        <w:rPr>
          <w:bCs/>
        </w:rPr>
        <w:t xml:space="preserve">Recent studies have highlighted the </w:t>
      </w:r>
      <w:r w:rsidR="00D4693A" w:rsidRPr="00800639">
        <w:rPr>
          <w:bCs/>
          <w:lang w:eastAsia="zh-TW"/>
        </w:rPr>
        <w:t>utility</w:t>
      </w:r>
      <w:r w:rsidR="00D4693A" w:rsidRPr="00800639">
        <w:rPr>
          <w:bCs/>
        </w:rPr>
        <w:t xml:space="preserve"> </w:t>
      </w:r>
      <w:r w:rsidRPr="00800639">
        <w:rPr>
          <w:bCs/>
        </w:rPr>
        <w:t xml:space="preserve">of phenol red thread (PRT) </w:t>
      </w:r>
      <w:r w:rsidR="00D4693A" w:rsidRPr="00800639">
        <w:rPr>
          <w:bCs/>
          <w:lang w:eastAsia="zh-TW"/>
        </w:rPr>
        <w:t>for</w:t>
      </w:r>
      <w:r w:rsidR="00D4693A" w:rsidRPr="00800639">
        <w:rPr>
          <w:bCs/>
        </w:rPr>
        <w:t xml:space="preserve"> </w:t>
      </w:r>
      <w:r w:rsidRPr="00800639">
        <w:rPr>
          <w:bCs/>
        </w:rPr>
        <w:t>downstream LC</w:t>
      </w:r>
      <w:r w:rsidR="00447B98" w:rsidRPr="00800639">
        <w:t>–</w:t>
      </w:r>
      <w:r w:rsidRPr="00800639">
        <w:rPr>
          <w:bCs/>
        </w:rPr>
        <w:t xml:space="preserve">MS/MS workflows </w:t>
      </w:r>
      <w:proofErr w:type="gramStart"/>
      <w:r w:rsidR="00D77E0D" w:rsidRPr="00800639">
        <w:rPr>
          <w:bCs/>
          <w:lang w:eastAsia="zh-TW"/>
        </w:rPr>
        <w:t>analyses</w:t>
      </w:r>
      <w:proofErr w:type="gramEnd"/>
      <w:r w:rsidR="00D77E0D" w:rsidRPr="00800639">
        <w:rPr>
          <w:bCs/>
          <w:lang w:eastAsia="zh-TW"/>
        </w:rPr>
        <w:t xml:space="preserve"> in</w:t>
      </w:r>
      <w:r w:rsidRPr="00800639">
        <w:rPr>
          <w:bCs/>
        </w:rPr>
        <w:t xml:space="preserve"> proteomic and metabolomic </w:t>
      </w:r>
      <w:r w:rsidR="00D77E0D" w:rsidRPr="00800639">
        <w:rPr>
          <w:bCs/>
          <w:lang w:eastAsia="zh-TW"/>
        </w:rPr>
        <w:t>applications</w:t>
      </w:r>
      <w:r w:rsidRPr="00800639">
        <w:rPr>
          <w:bCs/>
        </w:rPr>
        <w:fldChar w:fldCharType="begin">
          <w:fldData xml:space="preserve">PEVuZE5vdGU+PENpdGU+PEF1dGhvcj5LZWNza2Vtw6l0aTwvQXV0aG9yPjxZZWFyPjIwMjI8L1ll
YXI+PFJlY051bT4xNDU8L1JlY051bT48RGlzcGxheVRleHQ+PHN0eWxlIGZhY2U9InN1cGVyc2Ny
aXB0Ij4xNCwxNT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CYXJtYWRhPC9BdXRob3I+PFllYXI+MjAyMDwvWWVh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</w:fldData>
        </w:fldChar>
      </w:r>
      <w:r w:rsidR="004B4FB6" w:rsidRPr="00800639">
        <w:rPr>
          <w:bCs/>
        </w:rPr>
        <w:instrText xml:space="preserve"> ADDIN EN.CITE </w:instrText>
      </w:r>
      <w:r w:rsidR="004B4FB6" w:rsidRPr="00800639">
        <w:rPr>
          <w:bCs/>
        </w:rPr>
        <w:fldChar w:fldCharType="begin">
          <w:fldData xml:space="preserve">PEVuZE5vdGU+PENpdGU+PEF1dGhvcj5LZWNza2Vtw6l0aTwvQXV0aG9yPjxZZWFyPjIwMjI8L1ll
YXI+PFJlY051bT4xNDU8L1JlY051bT48RGlzcGxheVRleHQ+PHN0eWxlIGZhY2U9InN1cGVyc2Ny
aXB0Ij4xNCwxNT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CYXJtYWRhPC9BdXRob3I+PFllYXI+MjAyMDwvWWVh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</w:fldData>
        </w:fldChar>
      </w:r>
      <w:r w:rsidR="004B4FB6" w:rsidRPr="00800639">
        <w:rPr>
          <w:bCs/>
        </w:rPr>
        <w:instrText xml:space="preserve"> ADDIN EN.CITE.DATA </w:instrText>
      </w:r>
      <w:r w:rsidR="004B4FB6" w:rsidRPr="00800639">
        <w:rPr>
          <w:bCs/>
        </w:rPr>
      </w:r>
      <w:r w:rsidR="004B4FB6" w:rsidRPr="00800639">
        <w:rPr>
          <w:bCs/>
        </w:rPr>
        <w:fldChar w:fldCharType="end"/>
      </w:r>
      <w:r w:rsidRPr="00800639">
        <w:rPr>
          <w:bCs/>
        </w:rPr>
      </w:r>
      <w:r w:rsidRPr="00800639">
        <w:rPr>
          <w:bCs/>
        </w:rPr>
        <w:fldChar w:fldCharType="separate"/>
      </w:r>
      <w:r w:rsidR="004B4FB6" w:rsidRPr="00800639">
        <w:rPr>
          <w:bCs/>
          <w:noProof/>
          <w:vertAlign w:val="superscript"/>
        </w:rPr>
        <w:t>14,15</w:t>
      </w:r>
      <w:r w:rsidRPr="00800639">
        <w:rPr>
          <w:bCs/>
        </w:rPr>
        <w:fldChar w:fldCharType="end"/>
      </w:r>
      <w:r w:rsidRPr="00800639">
        <w:rPr>
          <w:bCs/>
        </w:rPr>
        <w:t xml:space="preserve">. PRT </w:t>
      </w:r>
      <w:r w:rsidR="0017099F" w:rsidRPr="00800639">
        <w:rPr>
          <w:bCs/>
          <w:lang w:eastAsia="zh-TW"/>
        </w:rPr>
        <w:t>offers inherent advantages as a tear collection tool. I</w:t>
      </w:r>
      <w:r w:rsidR="0017099F" w:rsidRPr="00800639">
        <w:rPr>
          <w:bCs/>
        </w:rPr>
        <w:t>ts thin structure</w:t>
      </w:r>
      <w:r w:rsidR="0017099F" w:rsidRPr="00800639">
        <w:rPr>
          <w:bCs/>
          <w:lang w:eastAsia="zh-TW"/>
        </w:rPr>
        <w:t>, minimally invasive</w:t>
      </w:r>
      <w:r w:rsidR="0017099F" w:rsidRPr="00800639">
        <w:rPr>
          <w:bCs/>
        </w:rPr>
        <w:t xml:space="preserve"> </w:t>
      </w:r>
      <w:r w:rsidR="0017099F" w:rsidRPr="00800639">
        <w:rPr>
          <w:bCs/>
          <w:lang w:eastAsia="zh-TW"/>
        </w:rPr>
        <w:t>nature</w:t>
      </w:r>
      <w:r w:rsidR="004C6119" w:rsidRPr="00800639">
        <w:rPr>
          <w:bCs/>
          <w:lang w:eastAsia="zh-TW"/>
        </w:rPr>
        <w:t>,</w:t>
      </w:r>
      <w:r w:rsidR="0017099F" w:rsidRPr="00800639">
        <w:rPr>
          <w:bCs/>
          <w:lang w:eastAsia="zh-TW"/>
        </w:rPr>
        <w:t xml:space="preserve"> </w:t>
      </w:r>
      <w:r w:rsidR="0017099F" w:rsidRPr="00800639">
        <w:rPr>
          <w:bCs/>
        </w:rPr>
        <w:t>and straightforward sampling procedure</w:t>
      </w:r>
      <w:r w:rsidR="0017099F" w:rsidRPr="00800639">
        <w:rPr>
          <w:bCs/>
          <w:lang w:eastAsia="zh-TW"/>
        </w:rPr>
        <w:t xml:space="preserve"> could</w:t>
      </w:r>
      <w:r w:rsidR="0017099F" w:rsidRPr="00800639">
        <w:rPr>
          <w:bCs/>
        </w:rPr>
        <w:t xml:space="preserve"> minimize technical complexity and reduce operator-dependent variability, while being</w:t>
      </w:r>
      <w:r w:rsidRPr="00800639">
        <w:rPr>
          <w:bCs/>
        </w:rPr>
        <w:t xml:space="preserve"> well-tolerated by </w:t>
      </w:r>
      <w:r w:rsidR="00701000" w:rsidRPr="00800639">
        <w:rPr>
          <w:bCs/>
          <w:lang w:eastAsia="zh-TW"/>
        </w:rPr>
        <w:t xml:space="preserve">most </w:t>
      </w:r>
      <w:r w:rsidRPr="00800639">
        <w:rPr>
          <w:bCs/>
        </w:rPr>
        <w:t>subjects</w:t>
      </w:r>
      <w:r w:rsidRPr="00800639">
        <w:rPr>
          <w:bCs/>
        </w:rPr>
        <w:fldChar w:fldCharType="begin">
          <w:fldData xml:space="preserve">PEVuZE5vdGU+PENpdGU+PEF1dGhvcj5LZWNza2Vtw6l0aTwvQXV0aG9yPjxZZWFyPjIwMjI8L1ll
YXI+PFJlY051bT4xNDU8L1JlY051bT48RGlzcGxheVRleHQ+PHN0eWxlIGZhY2U9InN1cGVyc2Ny
aXB0Ij4xNCwxNj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IYW88L0F1dGhvcj48WWVhcj4yMDIzPC9ZZWFyPjxS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</w:fldData>
        </w:fldChar>
      </w:r>
      <w:r w:rsidR="004B4FB6" w:rsidRPr="00800639">
        <w:rPr>
          <w:bCs/>
        </w:rPr>
        <w:instrText xml:space="preserve"> ADDIN EN.CITE </w:instrText>
      </w:r>
      <w:r w:rsidR="004B4FB6" w:rsidRPr="00800639">
        <w:rPr>
          <w:bCs/>
        </w:rPr>
        <w:fldChar w:fldCharType="begin">
          <w:fldData xml:space="preserve">PEVuZE5vdGU+PENpdGU+PEF1dGhvcj5LZWNza2Vtw6l0aTwvQXV0aG9yPjxZZWFyPjIwMjI8L1ll
YXI+PFJlY051bT4xNDU8L1JlY051bT48RGlzcGxheVRleHQ+PHN0eWxlIGZhY2U9InN1cGVyc2Ny
aXB0Ij4xNCwxNj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IYW88L0F1dGhvcj48WWVhcj4yMDIzPC9ZZWFyPjxS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</w:fldData>
        </w:fldChar>
      </w:r>
      <w:r w:rsidR="004B4FB6" w:rsidRPr="00800639">
        <w:rPr>
          <w:bCs/>
        </w:rPr>
        <w:instrText xml:space="preserve"> ADDIN EN.CITE.DATA </w:instrText>
      </w:r>
      <w:r w:rsidR="004B4FB6" w:rsidRPr="00800639">
        <w:rPr>
          <w:bCs/>
        </w:rPr>
      </w:r>
      <w:r w:rsidR="004B4FB6" w:rsidRPr="00800639">
        <w:rPr>
          <w:bCs/>
        </w:rPr>
        <w:fldChar w:fldCharType="end"/>
      </w:r>
      <w:r w:rsidRPr="00800639">
        <w:rPr>
          <w:bCs/>
        </w:rPr>
      </w:r>
      <w:r w:rsidRPr="00800639">
        <w:rPr>
          <w:bCs/>
        </w:rPr>
        <w:fldChar w:fldCharType="separate"/>
      </w:r>
      <w:r w:rsidR="004B4FB6" w:rsidRPr="00800639">
        <w:rPr>
          <w:bCs/>
          <w:noProof/>
          <w:vertAlign w:val="superscript"/>
        </w:rPr>
        <w:t>14,16</w:t>
      </w:r>
      <w:r w:rsidRPr="00800639">
        <w:rPr>
          <w:bCs/>
        </w:rPr>
        <w:fldChar w:fldCharType="end"/>
      </w:r>
      <w:r w:rsidRPr="00800639">
        <w:rPr>
          <w:bCs/>
        </w:rPr>
        <w:t xml:space="preserve">. </w:t>
      </w:r>
      <w:r w:rsidR="00A10480" w:rsidRPr="00800639">
        <w:rPr>
          <w:bCs/>
          <w:lang w:eastAsia="zh-TW"/>
        </w:rPr>
        <w:t>However</w:t>
      </w:r>
      <w:r w:rsidRPr="00800639">
        <w:rPr>
          <w:bCs/>
        </w:rPr>
        <w:t>, a standardized workflow specifically for PRT-based tear lipidomic analysis has not yet been established. </w:t>
      </w:r>
    </w:p>
    <w:p w14:paraId="00D076FE" w14:textId="77777777" w:rsidR="00A10480" w:rsidRPr="00800639" w:rsidRDefault="00A10480" w:rsidP="00800639">
      <w:pPr>
        <w:rPr>
          <w:bCs/>
        </w:rPr>
      </w:pPr>
    </w:p>
    <w:p w14:paraId="53DF9765" w14:textId="032A03DB" w:rsidR="00CB0F78" w:rsidRPr="00800639" w:rsidRDefault="00CD5865" w:rsidP="00800639">
      <w:pPr>
        <w:rPr>
          <w:bCs/>
        </w:rPr>
      </w:pPr>
      <w:r w:rsidRPr="00800639">
        <w:rPr>
          <w:bCs/>
          <w:lang w:eastAsia="zh-TW"/>
        </w:rPr>
        <w:lastRenderedPageBreak/>
        <w:t>T</w:t>
      </w:r>
      <w:r w:rsidR="00CB0F78" w:rsidRPr="00800639">
        <w:rPr>
          <w:bCs/>
        </w:rPr>
        <w:t xml:space="preserve">his protocol introduces an integrated workflow </w:t>
      </w:r>
      <w:r w:rsidRPr="00800639">
        <w:rPr>
          <w:bCs/>
          <w:lang w:eastAsia="zh-TW"/>
        </w:rPr>
        <w:t xml:space="preserve">for reproducible tear </w:t>
      </w:r>
      <w:proofErr w:type="spellStart"/>
      <w:r w:rsidRPr="00800639">
        <w:rPr>
          <w:bCs/>
          <w:lang w:eastAsia="zh-TW"/>
        </w:rPr>
        <w:t>lipidomics</w:t>
      </w:r>
      <w:proofErr w:type="spellEnd"/>
      <w:r w:rsidRPr="00800639">
        <w:rPr>
          <w:bCs/>
          <w:lang w:eastAsia="zh-TW"/>
        </w:rPr>
        <w:t xml:space="preserve">: a user-friendly </w:t>
      </w:r>
      <w:r w:rsidR="00CB0F78" w:rsidRPr="00800639">
        <w:rPr>
          <w:bCs/>
        </w:rPr>
        <w:t xml:space="preserve">PRT-based tear collection method </w:t>
      </w:r>
      <w:r w:rsidRPr="00800639">
        <w:rPr>
          <w:bCs/>
          <w:lang w:eastAsia="zh-TW"/>
        </w:rPr>
        <w:t>adapted</w:t>
      </w:r>
      <w:r w:rsidR="00CB0F78" w:rsidRPr="00800639">
        <w:rPr>
          <w:bCs/>
        </w:rPr>
        <w:t xml:space="preserve"> for lipid </w:t>
      </w:r>
      <w:r w:rsidRPr="00800639">
        <w:rPr>
          <w:bCs/>
          <w:lang w:eastAsia="zh-TW"/>
        </w:rPr>
        <w:t>analysis</w:t>
      </w:r>
      <w:r w:rsidR="00CB0F78" w:rsidRPr="00800639">
        <w:rPr>
          <w:bCs/>
        </w:rPr>
        <w:t xml:space="preserve">, </w:t>
      </w:r>
      <w:r w:rsidRPr="00800639">
        <w:rPr>
          <w:bCs/>
          <w:lang w:eastAsia="zh-TW"/>
        </w:rPr>
        <w:t xml:space="preserve">an optimized </w:t>
      </w:r>
      <w:r w:rsidR="00CB0F78" w:rsidRPr="00800639">
        <w:rPr>
          <w:bCs/>
        </w:rPr>
        <w:t xml:space="preserve">methyl tert-butyl ether (MTBE)/methanol lipid extraction </w:t>
      </w:r>
      <w:r w:rsidRPr="00800639">
        <w:rPr>
          <w:bCs/>
          <w:lang w:eastAsia="zh-TW"/>
        </w:rPr>
        <w:t>protocol with defined solvent-to-sample ratios and storage controls</w:t>
      </w:r>
      <w:r w:rsidR="00CB0F78" w:rsidRPr="00800639">
        <w:rPr>
          <w:bCs/>
        </w:rPr>
        <w:fldChar w:fldCharType="begin">
          <w:fldData xml:space="preserve">PEVuZE5vdGU+PENpdGU+PEF1dGhvcj5NYXR5YXNoPC9BdXRob3I+PFllYXI+MjAwODwvWWVhcj48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PC9pc2JuPjxhY2Nlc3Npb24tbnVtPjE4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</w:fldData>
        </w:fldChar>
      </w:r>
      <w:r w:rsidR="004B4FB6" w:rsidRPr="00800639">
        <w:rPr>
          <w:bCs/>
        </w:rPr>
        <w:instrText xml:space="preserve"> ADDIN EN.CITE </w:instrText>
      </w:r>
      <w:r w:rsidR="004B4FB6" w:rsidRPr="00800639">
        <w:rPr>
          <w:bCs/>
        </w:rPr>
        <w:fldChar w:fldCharType="begin">
          <w:fldData xml:space="preserve">PEVuZE5vdGU+PENpdGU+PEF1dGhvcj5NYXR5YXNoPC9BdXRob3I+PFllYXI+MjAwODwvWWVhcj48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PC9pc2JuPjxhY2Nlc3Npb24tbnVtPjE4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</w:fldData>
        </w:fldChar>
      </w:r>
      <w:r w:rsidR="004B4FB6" w:rsidRPr="00800639">
        <w:rPr>
          <w:bCs/>
        </w:rPr>
        <w:instrText xml:space="preserve"> ADDIN EN.CITE.DATA </w:instrText>
      </w:r>
      <w:r w:rsidR="004B4FB6" w:rsidRPr="00800639">
        <w:rPr>
          <w:bCs/>
        </w:rPr>
      </w:r>
      <w:r w:rsidR="004B4FB6" w:rsidRPr="00800639">
        <w:rPr>
          <w:bCs/>
        </w:rPr>
        <w:fldChar w:fldCharType="end"/>
      </w:r>
      <w:r w:rsidR="00CB0F78" w:rsidRPr="00800639">
        <w:rPr>
          <w:bCs/>
        </w:rPr>
      </w:r>
      <w:r w:rsidR="00CB0F78" w:rsidRPr="00800639">
        <w:rPr>
          <w:bCs/>
        </w:rPr>
        <w:fldChar w:fldCharType="separate"/>
      </w:r>
      <w:r w:rsidR="004B4FB6" w:rsidRPr="00800639">
        <w:rPr>
          <w:bCs/>
          <w:noProof/>
          <w:vertAlign w:val="superscript"/>
        </w:rPr>
        <w:t>17,18</w:t>
      </w:r>
      <w:r w:rsidR="00CB0F78" w:rsidRPr="00800639">
        <w:rPr>
          <w:bCs/>
        </w:rPr>
        <w:fldChar w:fldCharType="end"/>
      </w:r>
      <w:r w:rsidR="00C816DB" w:rsidRPr="00800639">
        <w:rPr>
          <w:bCs/>
          <w:lang w:eastAsia="zh-TW"/>
        </w:rPr>
        <w:t>, and a modified lipid identification</w:t>
      </w:r>
      <w:r w:rsidR="00CB0F78" w:rsidRPr="00800639">
        <w:rPr>
          <w:bCs/>
        </w:rPr>
        <w:t xml:space="preserve"> method using high-resolution </w:t>
      </w:r>
      <w:r w:rsidR="00344D87" w:rsidRPr="00800639">
        <w:rPr>
          <w:bCs/>
        </w:rPr>
        <w:t>LC–MS/MS</w:t>
      </w:r>
      <w:r w:rsidR="00CB0F78" w:rsidRPr="00800639">
        <w:rPr>
          <w:bCs/>
        </w:rPr>
        <w:t xml:space="preserve">. This </w:t>
      </w:r>
      <w:r w:rsidR="00344D87" w:rsidRPr="00800639">
        <w:rPr>
          <w:bCs/>
          <w:lang w:eastAsia="zh-TW"/>
        </w:rPr>
        <w:t>standardized approach</w:t>
      </w:r>
      <w:r w:rsidR="00344D87" w:rsidRPr="00800639">
        <w:rPr>
          <w:bCs/>
        </w:rPr>
        <w:t xml:space="preserve"> </w:t>
      </w:r>
      <w:r w:rsidR="00CB0F78" w:rsidRPr="00800639">
        <w:rPr>
          <w:bCs/>
        </w:rPr>
        <w:t xml:space="preserve">enables </w:t>
      </w:r>
      <w:proofErr w:type="gramStart"/>
      <w:r w:rsidR="00CB0F78" w:rsidRPr="00800639">
        <w:rPr>
          <w:bCs/>
        </w:rPr>
        <w:t xml:space="preserve">a </w:t>
      </w:r>
      <w:r w:rsidR="001401DC" w:rsidRPr="00800639">
        <w:rPr>
          <w:bCs/>
          <w:lang w:eastAsia="zh-TW"/>
        </w:rPr>
        <w:t>consistent</w:t>
      </w:r>
      <w:proofErr w:type="gramEnd"/>
      <w:r w:rsidR="001401DC" w:rsidRPr="00800639">
        <w:rPr>
          <w:bCs/>
          <w:lang w:eastAsia="zh-TW"/>
        </w:rPr>
        <w:t xml:space="preserve"> tear </w:t>
      </w:r>
      <w:r w:rsidR="00485C45" w:rsidRPr="00800639">
        <w:rPr>
          <w:bCs/>
          <w:lang w:eastAsia="zh-TW"/>
        </w:rPr>
        <w:t xml:space="preserve">lipidomic profiling for </w:t>
      </w:r>
      <w:r w:rsidR="00CB0F78" w:rsidRPr="00800639">
        <w:rPr>
          <w:bCs/>
        </w:rPr>
        <w:t>downstream biomarker discovery</w:t>
      </w:r>
      <w:r w:rsidR="00485C45" w:rsidRPr="00800639">
        <w:rPr>
          <w:bCs/>
          <w:lang w:eastAsia="zh-TW"/>
        </w:rPr>
        <w:t xml:space="preserve"> and disease characterization</w:t>
      </w:r>
      <w:r w:rsidR="00CB0F78" w:rsidRPr="00800639">
        <w:rPr>
          <w:bCs/>
        </w:rPr>
        <w:t>.</w:t>
      </w:r>
      <w:r w:rsidR="00675C9F" w:rsidRPr="00800639">
        <w:rPr>
          <w:bCs/>
          <w:lang w:eastAsia="zh-TW"/>
        </w:rPr>
        <w:t xml:space="preserve"> </w:t>
      </w:r>
      <w:r w:rsidR="006020C0" w:rsidRPr="00800639">
        <w:rPr>
          <w:bCs/>
          <w:lang w:eastAsia="zh-TW"/>
        </w:rPr>
        <w:t>Also,</w:t>
      </w:r>
      <w:r w:rsidR="006020C0" w:rsidRPr="00800639">
        <w:rPr>
          <w:bCs/>
        </w:rPr>
        <w:t xml:space="preserve"> </w:t>
      </w:r>
      <w:r w:rsidR="006020C0" w:rsidRPr="00800639">
        <w:rPr>
          <w:bCs/>
          <w:lang w:eastAsia="zh-TW"/>
        </w:rPr>
        <w:t xml:space="preserve">it </w:t>
      </w:r>
      <w:r w:rsidR="006020C0" w:rsidRPr="00800639">
        <w:rPr>
          <w:bCs/>
        </w:rPr>
        <w:t>is particularly well-suited for subjects with low tear volume or reduced tolerance for foreign body sensation</w:t>
      </w:r>
      <w:r w:rsidR="00AD0184" w:rsidRPr="00800639">
        <w:rPr>
          <w:bCs/>
        </w:rPr>
        <w:t xml:space="preserve"> (</w:t>
      </w:r>
      <w:r w:rsidR="00AD0184" w:rsidRPr="00800639">
        <w:rPr>
          <w:b/>
        </w:rPr>
        <w:t>Figure 1</w:t>
      </w:r>
      <w:r w:rsidR="00AD0184" w:rsidRPr="00800639">
        <w:rPr>
          <w:bCs/>
        </w:rPr>
        <w:t>)</w:t>
      </w:r>
      <w:r w:rsidR="006020C0" w:rsidRPr="00800639">
        <w:rPr>
          <w:bCs/>
          <w:lang w:eastAsia="zh-TW"/>
        </w:rPr>
        <w:t xml:space="preserve">. </w:t>
      </w:r>
    </w:p>
    <w:p w14:paraId="2857B05F" w14:textId="4CC9FF5A" w:rsidR="003B22BE" w:rsidRPr="00800639" w:rsidRDefault="003B22BE" w:rsidP="00800639">
      <w:pPr>
        <w:rPr>
          <w:b/>
        </w:rPr>
      </w:pPr>
    </w:p>
    <w:p w14:paraId="32A92E82" w14:textId="0BD2450E" w:rsidR="006E4797" w:rsidRPr="00800639" w:rsidRDefault="00551D82" w:rsidP="00800639">
      <w:r w:rsidRPr="00800639">
        <w:rPr>
          <w:b/>
        </w:rPr>
        <w:t>PROTOCOL:</w:t>
      </w:r>
    </w:p>
    <w:p w14:paraId="5730FD5D" w14:textId="0C8221DE" w:rsidR="00514611" w:rsidRPr="00800639" w:rsidRDefault="000232D3" w:rsidP="00800639">
      <w:pPr>
        <w:pBdr>
          <w:top w:val="nil"/>
          <w:left w:val="nil"/>
          <w:bottom w:val="nil"/>
          <w:right w:val="nil"/>
          <w:between w:val="nil"/>
        </w:pBdr>
        <w:rPr>
          <w:lang w:eastAsia="zh-TW"/>
        </w:rPr>
      </w:pPr>
      <w:r w:rsidRPr="00800639">
        <w:rPr>
          <w:lang w:eastAsia="zh-TW"/>
        </w:rPr>
        <w:t>The study was approved by the Institutional Review Board (IRB) of The Hong Kong Polytechnic University. The s</w:t>
      </w:r>
      <w:r w:rsidR="0014571E" w:rsidRPr="00800639">
        <w:rPr>
          <w:lang w:eastAsia="zh-TW"/>
        </w:rPr>
        <w:t xml:space="preserve">ubjects provided written informed consent before participation in the study. </w:t>
      </w:r>
      <w:r w:rsidRPr="00800639">
        <w:rPr>
          <w:lang w:eastAsia="zh-TW"/>
        </w:rPr>
        <w:t xml:space="preserve">The reagents and the equipment used are listed in the </w:t>
      </w:r>
      <w:r w:rsidRPr="00800639">
        <w:rPr>
          <w:b/>
          <w:bCs/>
          <w:lang w:eastAsia="zh-TW"/>
        </w:rPr>
        <w:t>Table of Materials</w:t>
      </w:r>
      <w:r w:rsidRPr="00800639">
        <w:rPr>
          <w:lang w:eastAsia="zh-TW"/>
        </w:rPr>
        <w:t>.</w:t>
      </w:r>
    </w:p>
    <w:p w14:paraId="0CD03F14" w14:textId="77777777" w:rsidR="0014571E" w:rsidRPr="00800639" w:rsidRDefault="0014571E" w:rsidP="00800639">
      <w:pPr>
        <w:pBdr>
          <w:top w:val="nil"/>
          <w:left w:val="nil"/>
          <w:bottom w:val="nil"/>
          <w:right w:val="nil"/>
          <w:between w:val="nil"/>
        </w:pBdr>
        <w:rPr>
          <w:lang w:eastAsia="zh-TW"/>
        </w:rPr>
      </w:pPr>
    </w:p>
    <w:p w14:paraId="3853EA05" w14:textId="123AD620" w:rsidR="000807C0" w:rsidRPr="001779EA" w:rsidRDefault="00831C32" w:rsidP="00800639">
      <w:pPr>
        <w:pStyle w:val="aa"/>
        <w:numPr>
          <w:ilvl w:val="0"/>
          <w:numId w:val="24"/>
        </w:numPr>
        <w:pBdr>
          <w:top w:val="nil"/>
          <w:left w:val="nil"/>
          <w:bottom w:val="nil"/>
          <w:right w:val="nil"/>
          <w:between w:val="nil"/>
        </w:pBdr>
        <w:spacing w:after="0" w:line="240" w:lineRule="auto"/>
        <w:ind w:left="0" w:firstLine="0"/>
        <w:jc w:val="both"/>
        <w:rPr>
          <w:rFonts w:ascii="Calibri" w:hAnsi="Calibri" w:cs="Calibri"/>
          <w:b/>
          <w:bCs/>
          <w:sz w:val="24"/>
          <w:szCs w:val="24"/>
          <w:highlight w:val="yellow"/>
          <w:lang w:eastAsia="zh-TW"/>
        </w:rPr>
      </w:pPr>
      <w:r w:rsidRPr="001779EA">
        <w:rPr>
          <w:rFonts w:ascii="Calibri" w:hAnsi="Calibri" w:cs="Calibri"/>
          <w:b/>
          <w:bCs/>
          <w:sz w:val="24"/>
          <w:szCs w:val="24"/>
          <w:highlight w:val="yellow"/>
          <w:lang w:eastAsia="zh-TW"/>
        </w:rPr>
        <w:t xml:space="preserve">Phenol </w:t>
      </w:r>
      <w:r w:rsidR="00FE0AEC" w:rsidRPr="001779EA">
        <w:rPr>
          <w:rFonts w:ascii="Calibri" w:eastAsiaTheme="minorEastAsia" w:hAnsi="Calibri" w:cs="Calibri"/>
          <w:b/>
          <w:bCs/>
          <w:sz w:val="24"/>
          <w:szCs w:val="24"/>
          <w:highlight w:val="yellow"/>
          <w:lang w:eastAsia="zh-TW"/>
        </w:rPr>
        <w:t>R</w:t>
      </w:r>
      <w:r w:rsidR="00FE0AEC" w:rsidRPr="001779EA">
        <w:rPr>
          <w:rFonts w:ascii="Calibri" w:hAnsi="Calibri" w:cs="Calibri"/>
          <w:b/>
          <w:bCs/>
          <w:sz w:val="24"/>
          <w:szCs w:val="24"/>
          <w:highlight w:val="yellow"/>
          <w:lang w:eastAsia="zh-TW"/>
        </w:rPr>
        <w:t xml:space="preserve">ed </w:t>
      </w:r>
      <w:r w:rsidR="00FE0AEC" w:rsidRPr="001779EA">
        <w:rPr>
          <w:rFonts w:ascii="Calibri" w:eastAsiaTheme="minorEastAsia" w:hAnsi="Calibri" w:cs="Calibri"/>
          <w:b/>
          <w:bCs/>
          <w:sz w:val="24"/>
          <w:szCs w:val="24"/>
          <w:highlight w:val="yellow"/>
          <w:lang w:eastAsia="zh-TW"/>
        </w:rPr>
        <w:t>T</w:t>
      </w:r>
      <w:r w:rsidR="00FE0AEC" w:rsidRPr="001779EA">
        <w:rPr>
          <w:rFonts w:ascii="Calibri" w:hAnsi="Calibri" w:cs="Calibri"/>
          <w:b/>
          <w:bCs/>
          <w:sz w:val="24"/>
          <w:szCs w:val="24"/>
          <w:highlight w:val="yellow"/>
          <w:lang w:eastAsia="zh-TW"/>
        </w:rPr>
        <w:t xml:space="preserve">hread </w:t>
      </w:r>
      <w:r w:rsidRPr="001779EA">
        <w:rPr>
          <w:rFonts w:ascii="Calibri" w:hAnsi="Calibri" w:cs="Calibri"/>
          <w:b/>
          <w:bCs/>
          <w:sz w:val="24"/>
          <w:szCs w:val="24"/>
          <w:highlight w:val="yellow"/>
          <w:lang w:eastAsia="zh-TW"/>
        </w:rPr>
        <w:t>(PRT)-</w:t>
      </w:r>
      <w:r w:rsidR="000232D3" w:rsidRPr="001779EA">
        <w:rPr>
          <w:rFonts w:ascii="Calibri" w:eastAsiaTheme="minorEastAsia" w:hAnsi="Calibri" w:cs="Calibri"/>
          <w:b/>
          <w:bCs/>
          <w:sz w:val="24"/>
          <w:szCs w:val="24"/>
          <w:highlight w:val="yellow"/>
          <w:lang w:eastAsia="zh-TW"/>
        </w:rPr>
        <w:t>b</w:t>
      </w:r>
      <w:r w:rsidR="000232D3" w:rsidRPr="001779EA">
        <w:rPr>
          <w:rFonts w:ascii="Calibri" w:hAnsi="Calibri" w:cs="Calibri"/>
          <w:b/>
          <w:bCs/>
          <w:sz w:val="24"/>
          <w:szCs w:val="24"/>
          <w:highlight w:val="yellow"/>
          <w:lang w:eastAsia="zh-TW"/>
        </w:rPr>
        <w:t xml:space="preserve">ased </w:t>
      </w:r>
      <w:r w:rsidR="000232D3" w:rsidRPr="001779EA">
        <w:rPr>
          <w:rFonts w:ascii="Calibri" w:eastAsiaTheme="minorEastAsia" w:hAnsi="Calibri" w:cs="Calibri"/>
          <w:b/>
          <w:bCs/>
          <w:sz w:val="24"/>
          <w:szCs w:val="24"/>
          <w:highlight w:val="yellow"/>
          <w:lang w:eastAsia="zh-TW"/>
        </w:rPr>
        <w:t>c</w:t>
      </w:r>
      <w:r w:rsidR="000232D3" w:rsidRPr="001779EA">
        <w:rPr>
          <w:rFonts w:ascii="Calibri" w:hAnsi="Calibri" w:cs="Calibri"/>
          <w:b/>
          <w:bCs/>
          <w:sz w:val="24"/>
          <w:szCs w:val="24"/>
          <w:highlight w:val="yellow"/>
          <w:lang w:eastAsia="zh-TW"/>
        </w:rPr>
        <w:t>ollection</w:t>
      </w:r>
      <w:r w:rsidR="000232D3" w:rsidRPr="001779EA">
        <w:rPr>
          <w:rFonts w:ascii="Calibri" w:eastAsiaTheme="minorEastAsia" w:hAnsi="Calibri" w:cs="Calibri"/>
          <w:b/>
          <w:bCs/>
          <w:sz w:val="24"/>
          <w:szCs w:val="24"/>
          <w:highlight w:val="yellow"/>
          <w:lang w:eastAsia="zh-TW"/>
        </w:rPr>
        <w:t xml:space="preserve"> of human tear fluid</w:t>
      </w:r>
    </w:p>
    <w:p w14:paraId="5A2B21DF" w14:textId="77777777" w:rsidR="000232D3" w:rsidRPr="00800639" w:rsidRDefault="000232D3" w:rsidP="00800639">
      <w:pPr>
        <w:pStyle w:val="aa"/>
        <w:pBdr>
          <w:top w:val="nil"/>
          <w:left w:val="nil"/>
          <w:bottom w:val="nil"/>
          <w:right w:val="nil"/>
          <w:between w:val="nil"/>
        </w:pBdr>
        <w:spacing w:after="0" w:line="240" w:lineRule="auto"/>
        <w:ind w:left="0"/>
        <w:jc w:val="both"/>
        <w:rPr>
          <w:rFonts w:ascii="Calibri" w:hAnsi="Calibri" w:cs="Calibri"/>
          <w:b/>
          <w:bCs/>
          <w:sz w:val="24"/>
          <w:szCs w:val="24"/>
          <w:lang w:eastAsia="zh-TW"/>
        </w:rPr>
      </w:pPr>
    </w:p>
    <w:p w14:paraId="73E26D72"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Wear gloves and disinfect the workstation to prevent sample contamination.</w:t>
      </w:r>
    </w:p>
    <w:p w14:paraId="5A667BE2" w14:textId="77777777" w:rsidR="00F956D6" w:rsidRPr="002852FF" w:rsidRDefault="00F956D6" w:rsidP="00800639">
      <w:pPr>
        <w:widowControl/>
        <w:pBdr>
          <w:top w:val="nil"/>
          <w:left w:val="nil"/>
          <w:bottom w:val="nil"/>
          <w:right w:val="nil"/>
          <w:between w:val="nil"/>
        </w:pBdr>
        <w:contextualSpacing/>
        <w:rPr>
          <w:rFonts w:eastAsia="Cambria"/>
          <w:highlight w:val="yellow"/>
        </w:rPr>
      </w:pPr>
    </w:p>
    <w:p w14:paraId="508D9AC2"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 xml:space="preserve">Make sure the PRT package is sealed and not expired before opening it. </w:t>
      </w:r>
    </w:p>
    <w:p w14:paraId="34675C09" w14:textId="77777777" w:rsidR="00F956D6" w:rsidRPr="002852FF" w:rsidRDefault="00F956D6" w:rsidP="00800639">
      <w:pPr>
        <w:widowControl/>
        <w:pBdr>
          <w:top w:val="nil"/>
          <w:left w:val="nil"/>
          <w:bottom w:val="nil"/>
          <w:right w:val="nil"/>
          <w:between w:val="nil"/>
        </w:pBdr>
        <w:contextualSpacing/>
        <w:rPr>
          <w:rFonts w:eastAsia="Cambria"/>
          <w:highlight w:val="yellow"/>
        </w:rPr>
      </w:pPr>
    </w:p>
    <w:p w14:paraId="6376F77D"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Hold the thread by the end opposite the bent hook. Always avoid touching the bent hook half of the PRT.</w:t>
      </w:r>
    </w:p>
    <w:p w14:paraId="421DBDCD" w14:textId="77777777" w:rsidR="00F956D6" w:rsidRPr="002852FF" w:rsidRDefault="00F956D6" w:rsidP="00800639">
      <w:pPr>
        <w:widowControl/>
        <w:pBdr>
          <w:top w:val="nil"/>
          <w:left w:val="nil"/>
          <w:bottom w:val="nil"/>
          <w:right w:val="nil"/>
          <w:between w:val="nil"/>
        </w:pBdr>
        <w:contextualSpacing/>
        <w:rPr>
          <w:rFonts w:eastAsia="Cambria"/>
          <w:highlight w:val="yellow"/>
        </w:rPr>
      </w:pPr>
    </w:p>
    <w:p w14:paraId="66016FA4"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A</w:t>
      </w:r>
      <w:r w:rsidRPr="002852FF">
        <w:rPr>
          <w:rFonts w:eastAsia="Cambria"/>
          <w:highlight w:val="yellow"/>
        </w:rPr>
        <w:t>sk the subject to look at the superior nasal direction.</w:t>
      </w:r>
    </w:p>
    <w:p w14:paraId="12A4730A" w14:textId="77777777" w:rsidR="00F956D6" w:rsidRPr="002852FF" w:rsidRDefault="00F956D6" w:rsidP="00800639">
      <w:pPr>
        <w:widowControl/>
        <w:pBdr>
          <w:top w:val="nil"/>
          <w:left w:val="nil"/>
          <w:bottom w:val="nil"/>
          <w:right w:val="nil"/>
          <w:between w:val="nil"/>
        </w:pBdr>
        <w:contextualSpacing/>
        <w:rPr>
          <w:rFonts w:eastAsia="Cambria"/>
          <w:highlight w:val="yellow"/>
        </w:rPr>
      </w:pPr>
    </w:p>
    <w:p w14:paraId="5F600699" w14:textId="6D0FD2C1" w:rsidR="00F956D6"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 xml:space="preserve">Pull down the subject’s lower eyelid gently and insert the </w:t>
      </w:r>
      <w:r w:rsidRPr="002852FF">
        <w:rPr>
          <w:rFonts w:eastAsia="Cambria"/>
          <w:highlight w:val="yellow"/>
        </w:rPr>
        <w:t xml:space="preserve">PRT </w:t>
      </w:r>
      <w:r w:rsidRPr="002852FF">
        <w:rPr>
          <w:rFonts w:eastAsia="新細明體"/>
          <w:highlight w:val="yellow"/>
        </w:rPr>
        <w:t>with the bent hook positioned in the lower temporal palpebral conjunctiva near the outer canthus</w:t>
      </w:r>
      <w:r w:rsidRPr="002852FF">
        <w:rPr>
          <w:rFonts w:eastAsia="Cambria"/>
          <w:highlight w:val="yellow"/>
        </w:rPr>
        <w:t xml:space="preserve"> of the subject’s eye</w:t>
      </w:r>
      <w:r w:rsidR="008A6874" w:rsidRPr="002852FF">
        <w:rPr>
          <w:rFonts w:eastAsia="Cambria"/>
          <w:highlight w:val="yellow"/>
        </w:rPr>
        <w:t xml:space="preserve"> (</w:t>
      </w:r>
      <w:r w:rsidR="008A6874" w:rsidRPr="002852FF">
        <w:rPr>
          <w:rFonts w:eastAsia="Cambria"/>
          <w:b/>
          <w:bCs/>
          <w:highlight w:val="yellow"/>
        </w:rPr>
        <w:t>Figure 2</w:t>
      </w:r>
      <w:r w:rsidR="008A6874" w:rsidRPr="002852FF">
        <w:rPr>
          <w:rFonts w:eastAsia="Cambria"/>
          <w:highlight w:val="yellow"/>
        </w:rPr>
        <w:t>)</w:t>
      </w:r>
      <w:r w:rsidRPr="002852FF">
        <w:rPr>
          <w:rFonts w:eastAsia="Cambria"/>
          <w:highlight w:val="yellow"/>
        </w:rPr>
        <w:t>.</w:t>
      </w:r>
      <w:r w:rsidRPr="002852FF">
        <w:rPr>
          <w:rFonts w:eastAsia="新細明體"/>
          <w:highlight w:val="yellow"/>
        </w:rPr>
        <w:t xml:space="preserve"> </w:t>
      </w:r>
    </w:p>
    <w:p w14:paraId="5D5DAB24" w14:textId="77777777" w:rsidR="008A6874" w:rsidRPr="002852FF" w:rsidRDefault="008A6874" w:rsidP="00800639">
      <w:pPr>
        <w:widowControl/>
        <w:pBdr>
          <w:top w:val="nil"/>
          <w:left w:val="nil"/>
          <w:bottom w:val="nil"/>
          <w:right w:val="nil"/>
          <w:between w:val="nil"/>
        </w:pBdr>
        <w:contextualSpacing/>
        <w:rPr>
          <w:rFonts w:eastAsia="Cambria"/>
          <w:highlight w:val="yellow"/>
        </w:rPr>
      </w:pPr>
    </w:p>
    <w:p w14:paraId="021B1F51" w14:textId="2C971A98"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A</w:t>
      </w:r>
      <w:r w:rsidRPr="002852FF">
        <w:rPr>
          <w:rFonts w:eastAsia="Cambria"/>
          <w:highlight w:val="yellow"/>
        </w:rPr>
        <w:t xml:space="preserve">sk the subject to </w:t>
      </w:r>
      <w:r w:rsidR="003555F7" w:rsidRPr="002852FF">
        <w:rPr>
          <w:rFonts w:eastAsia="Cambria"/>
          <w:highlight w:val="yellow"/>
        </w:rPr>
        <w:t>close the</w:t>
      </w:r>
      <w:r w:rsidR="00556229" w:rsidRPr="002852FF">
        <w:rPr>
          <w:rFonts w:eastAsia="Cambria"/>
          <w:highlight w:val="yellow"/>
        </w:rPr>
        <w:t>ir</w:t>
      </w:r>
      <w:r w:rsidR="003555F7" w:rsidRPr="002852FF">
        <w:rPr>
          <w:rFonts w:eastAsia="Cambria"/>
          <w:highlight w:val="yellow"/>
        </w:rPr>
        <w:t xml:space="preserve"> eyes gently </w:t>
      </w:r>
      <w:r w:rsidR="003555F7" w:rsidRPr="002852FF">
        <w:rPr>
          <w:highlight w:val="yellow"/>
          <w:lang w:eastAsia="zh-TW"/>
        </w:rPr>
        <w:t xml:space="preserve">and </w:t>
      </w:r>
      <w:r w:rsidRPr="002852FF">
        <w:rPr>
          <w:rFonts w:eastAsia="Cambria"/>
          <w:highlight w:val="yellow"/>
        </w:rPr>
        <w:t>tilt his/her head slightly forward to prevent the PRT from touching his/her facial skin.</w:t>
      </w:r>
    </w:p>
    <w:p w14:paraId="656B6265" w14:textId="77777777" w:rsidR="00F956D6" w:rsidRPr="002852FF" w:rsidRDefault="00F956D6" w:rsidP="00800639">
      <w:pPr>
        <w:widowControl/>
        <w:pBdr>
          <w:top w:val="nil"/>
          <w:left w:val="nil"/>
          <w:bottom w:val="nil"/>
          <w:right w:val="nil"/>
          <w:between w:val="nil"/>
        </w:pBdr>
        <w:contextualSpacing/>
        <w:rPr>
          <w:rFonts w:eastAsia="Cambria"/>
          <w:highlight w:val="yellow"/>
        </w:rPr>
      </w:pPr>
    </w:p>
    <w:p w14:paraId="658D11CF" w14:textId="49A7AC61" w:rsidR="004F04A7" w:rsidRPr="002852FF" w:rsidRDefault="00D10F74" w:rsidP="00800639">
      <w:pPr>
        <w:widowControl/>
        <w:pBdr>
          <w:top w:val="nil"/>
          <w:left w:val="nil"/>
          <w:bottom w:val="nil"/>
          <w:right w:val="nil"/>
          <w:between w:val="nil"/>
        </w:pBdr>
        <w:contextualSpacing/>
        <w:rPr>
          <w:rFonts w:eastAsia="新細明體"/>
          <w:highlight w:val="yellow"/>
        </w:rPr>
      </w:pPr>
      <w:r w:rsidRPr="002852FF">
        <w:rPr>
          <w:rFonts w:eastAsia="新細明體"/>
          <w:highlight w:val="yellow"/>
        </w:rPr>
        <w:t>NOTE</w:t>
      </w:r>
      <w:r w:rsidR="004F04A7" w:rsidRPr="002852FF">
        <w:rPr>
          <w:rFonts w:eastAsia="新細明體"/>
          <w:highlight w:val="yellow"/>
        </w:rPr>
        <w:t>: Tear absorbed would gradually induce a red dye front</w:t>
      </w:r>
      <w:r w:rsidR="00556229" w:rsidRPr="002852FF">
        <w:rPr>
          <w:rFonts w:eastAsia="新細明體"/>
          <w:highlight w:val="yellow"/>
        </w:rPr>
        <w:t>,</w:t>
      </w:r>
      <w:r w:rsidR="004F04A7" w:rsidRPr="002852FF">
        <w:rPr>
          <w:rFonts w:eastAsia="新細明體"/>
          <w:highlight w:val="yellow"/>
        </w:rPr>
        <w:t xml:space="preserve"> indicating the sampled region of </w:t>
      </w:r>
      <w:r w:rsidR="004F04A7" w:rsidRPr="002852FF">
        <w:rPr>
          <w:rFonts w:eastAsia="Cambria"/>
          <w:highlight w:val="yellow"/>
        </w:rPr>
        <w:t>PRT</w:t>
      </w:r>
      <w:r w:rsidR="004F04A7" w:rsidRPr="002852FF">
        <w:rPr>
          <w:highlight w:val="yellow"/>
        </w:rPr>
        <w:t xml:space="preserve"> due to the pH-sensitive </w:t>
      </w:r>
      <w:r w:rsidR="0023650F" w:rsidRPr="002852FF">
        <w:rPr>
          <w:highlight w:val="yellow"/>
          <w:lang w:eastAsia="zh-TW"/>
        </w:rPr>
        <w:t>phenol red</w:t>
      </w:r>
      <w:r w:rsidR="004F04A7" w:rsidRPr="002852FF">
        <w:rPr>
          <w:rFonts w:eastAsia="新細明體"/>
          <w:highlight w:val="yellow"/>
        </w:rPr>
        <w:t>. To ensure enough tear fluid for lipidomic analysis, collecting tear volume equivalent to 50 mm of PRT is preferred, typically completed within 2 min.</w:t>
      </w:r>
    </w:p>
    <w:p w14:paraId="183AA190" w14:textId="77777777" w:rsidR="004B7DDA" w:rsidRPr="002852FF" w:rsidRDefault="004B7DDA" w:rsidP="00800639">
      <w:pPr>
        <w:widowControl/>
        <w:pBdr>
          <w:top w:val="nil"/>
          <w:left w:val="nil"/>
          <w:bottom w:val="nil"/>
          <w:right w:val="nil"/>
          <w:between w:val="nil"/>
        </w:pBdr>
        <w:contextualSpacing/>
        <w:rPr>
          <w:rFonts w:eastAsia="Cambria"/>
          <w:highlight w:val="yellow"/>
        </w:rPr>
      </w:pPr>
    </w:p>
    <w:p w14:paraId="6FF1128F"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P</w:t>
      </w:r>
      <w:r w:rsidRPr="002852FF">
        <w:rPr>
          <w:rFonts w:eastAsia="Cambria"/>
          <w:highlight w:val="yellow"/>
        </w:rPr>
        <w:t xml:space="preserve">ull down </w:t>
      </w:r>
      <w:r w:rsidRPr="002852FF">
        <w:rPr>
          <w:rFonts w:eastAsia="新細明體"/>
          <w:highlight w:val="yellow"/>
        </w:rPr>
        <w:t>the subject’s</w:t>
      </w:r>
      <w:r w:rsidRPr="002852FF">
        <w:rPr>
          <w:rFonts w:eastAsia="Cambria"/>
          <w:highlight w:val="yellow"/>
        </w:rPr>
        <w:t xml:space="preserve"> </w:t>
      </w:r>
      <w:r w:rsidRPr="002852FF">
        <w:rPr>
          <w:rFonts w:eastAsia="新細明體"/>
          <w:highlight w:val="yellow"/>
        </w:rPr>
        <w:t>l</w:t>
      </w:r>
      <w:r w:rsidRPr="002852FF">
        <w:rPr>
          <w:rFonts w:eastAsia="Cambria"/>
          <w:highlight w:val="yellow"/>
        </w:rPr>
        <w:t xml:space="preserve">ower eyelid </w:t>
      </w:r>
      <w:r w:rsidRPr="002852FF">
        <w:rPr>
          <w:rFonts w:eastAsia="新細明體"/>
          <w:highlight w:val="yellow"/>
        </w:rPr>
        <w:t xml:space="preserve">gently </w:t>
      </w:r>
      <w:r w:rsidRPr="002852FF">
        <w:rPr>
          <w:rFonts w:eastAsia="Cambria"/>
          <w:highlight w:val="yellow"/>
        </w:rPr>
        <w:t>and pull out the sampled PRT</w:t>
      </w:r>
      <w:r w:rsidRPr="002852FF">
        <w:rPr>
          <w:rFonts w:eastAsia="新細明體"/>
          <w:highlight w:val="yellow"/>
        </w:rPr>
        <w:t>. A</w:t>
      </w:r>
      <w:r w:rsidRPr="002852FF">
        <w:rPr>
          <w:rFonts w:eastAsia="Cambria"/>
          <w:highlight w:val="yellow"/>
        </w:rPr>
        <w:t>void touching the sampled region.</w:t>
      </w:r>
    </w:p>
    <w:p w14:paraId="11825B31" w14:textId="77777777" w:rsidR="004B7DDA" w:rsidRPr="002852FF" w:rsidRDefault="004B7DDA" w:rsidP="00800639">
      <w:pPr>
        <w:widowControl/>
        <w:pBdr>
          <w:top w:val="nil"/>
          <w:left w:val="nil"/>
          <w:bottom w:val="nil"/>
          <w:right w:val="nil"/>
          <w:between w:val="nil"/>
        </w:pBdr>
        <w:contextualSpacing/>
        <w:rPr>
          <w:rFonts w:eastAsia="Cambria"/>
          <w:highlight w:val="yellow"/>
        </w:rPr>
      </w:pPr>
    </w:p>
    <w:p w14:paraId="7E9320F1" w14:textId="729D6328" w:rsidR="00BC10AF"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Cambria"/>
          <w:highlight w:val="yellow"/>
        </w:rPr>
        <w:t xml:space="preserve">Record the length of </w:t>
      </w:r>
      <w:r w:rsidR="00D10F74" w:rsidRPr="002852FF">
        <w:rPr>
          <w:rFonts w:eastAsia="Cambria"/>
          <w:highlight w:val="yellow"/>
        </w:rPr>
        <w:t xml:space="preserve">the </w:t>
      </w:r>
      <w:r w:rsidRPr="002852FF">
        <w:rPr>
          <w:rFonts w:eastAsia="Cambria"/>
          <w:highlight w:val="yellow"/>
        </w:rPr>
        <w:t>sampled region</w:t>
      </w:r>
      <w:r w:rsidRPr="002852FF">
        <w:rPr>
          <w:rFonts w:eastAsia="新細明體"/>
          <w:highlight w:val="yellow"/>
        </w:rPr>
        <w:t xml:space="preserve"> </w:t>
      </w:r>
      <w:r w:rsidRPr="002852FF">
        <w:rPr>
          <w:rFonts w:eastAsia="Cambria"/>
          <w:highlight w:val="yellow"/>
        </w:rPr>
        <w:t>of the PRT</w:t>
      </w:r>
      <w:r w:rsidRPr="002852FF">
        <w:rPr>
          <w:rFonts w:eastAsia="新細明體"/>
          <w:highlight w:val="yellow"/>
        </w:rPr>
        <w:t xml:space="preserve"> </w:t>
      </w:r>
      <w:r w:rsidRPr="002852FF">
        <w:rPr>
          <w:rFonts w:eastAsia="Cambria"/>
          <w:highlight w:val="yellow"/>
        </w:rPr>
        <w:t xml:space="preserve">and transfer the PRT into a new sample tube with </w:t>
      </w:r>
      <w:r w:rsidRPr="002852FF">
        <w:rPr>
          <w:rFonts w:eastAsia="新細明體"/>
          <w:highlight w:val="yellow"/>
        </w:rPr>
        <w:t xml:space="preserve">the aid of </w:t>
      </w:r>
      <w:r w:rsidRPr="002852FF">
        <w:rPr>
          <w:rFonts w:eastAsia="Cambria"/>
          <w:highlight w:val="yellow"/>
        </w:rPr>
        <w:t>sterile forceps.</w:t>
      </w:r>
    </w:p>
    <w:p w14:paraId="21F0567C" w14:textId="77777777" w:rsidR="00BC10AF" w:rsidRPr="002852FF" w:rsidRDefault="00BC10AF" w:rsidP="00800639">
      <w:pPr>
        <w:widowControl/>
        <w:pBdr>
          <w:top w:val="nil"/>
          <w:left w:val="nil"/>
          <w:bottom w:val="nil"/>
          <w:right w:val="nil"/>
          <w:between w:val="nil"/>
        </w:pBdr>
        <w:contextualSpacing/>
        <w:rPr>
          <w:highlight w:val="yellow"/>
          <w:lang w:eastAsia="zh-TW"/>
        </w:rPr>
      </w:pPr>
    </w:p>
    <w:p w14:paraId="41529724" w14:textId="51516ECF" w:rsidR="00BC10AF" w:rsidRPr="002852FF" w:rsidRDefault="00D10F74" w:rsidP="00800639">
      <w:pPr>
        <w:widowControl/>
        <w:pBdr>
          <w:top w:val="nil"/>
          <w:left w:val="nil"/>
          <w:bottom w:val="nil"/>
          <w:right w:val="nil"/>
          <w:between w:val="nil"/>
        </w:pBdr>
        <w:contextualSpacing/>
        <w:rPr>
          <w:rFonts w:eastAsia="Cambria"/>
          <w:highlight w:val="yellow"/>
        </w:rPr>
      </w:pPr>
      <w:r w:rsidRPr="002852FF">
        <w:rPr>
          <w:rFonts w:eastAsia="Cambria"/>
          <w:highlight w:val="yellow"/>
        </w:rPr>
        <w:t>NOTE</w:t>
      </w:r>
      <w:r w:rsidR="00BC10AF" w:rsidRPr="002852FF">
        <w:rPr>
          <w:rFonts w:eastAsia="Cambria"/>
          <w:highlight w:val="yellow"/>
        </w:rPr>
        <w:t xml:space="preserve">: If the sampled PRT length </w:t>
      </w:r>
      <w:r w:rsidRPr="002852FF">
        <w:rPr>
          <w:rFonts w:eastAsia="Cambria"/>
          <w:highlight w:val="yellow"/>
        </w:rPr>
        <w:t xml:space="preserve">is </w:t>
      </w:r>
      <w:r w:rsidR="00BC10AF" w:rsidRPr="002852FF">
        <w:rPr>
          <w:rFonts w:eastAsia="Cambria"/>
          <w:highlight w:val="yellow"/>
        </w:rPr>
        <w:t>&lt;50 mm, kindly ask the subject to rest for 1</w:t>
      </w:r>
      <w:r w:rsidRPr="002852FF">
        <w:rPr>
          <w:rFonts w:eastAsia="Cambria"/>
          <w:highlight w:val="yellow"/>
        </w:rPr>
        <w:t>–</w:t>
      </w:r>
      <w:r w:rsidR="00BC10AF" w:rsidRPr="002852FF">
        <w:rPr>
          <w:rFonts w:eastAsia="Cambria"/>
          <w:highlight w:val="yellow"/>
        </w:rPr>
        <w:t xml:space="preserve">3 min and repeat the </w:t>
      </w:r>
      <w:r w:rsidR="00BC10AF" w:rsidRPr="002852FF">
        <w:rPr>
          <w:rFonts w:eastAsia="新細明體"/>
          <w:highlight w:val="yellow"/>
        </w:rPr>
        <w:t>collection</w:t>
      </w:r>
      <w:r w:rsidR="00BC10AF" w:rsidRPr="002852FF">
        <w:rPr>
          <w:rFonts w:eastAsia="Cambria"/>
          <w:highlight w:val="yellow"/>
        </w:rPr>
        <w:t xml:space="preserve"> with the same eye. </w:t>
      </w:r>
      <w:r w:rsidR="00BC10AF" w:rsidRPr="002852FF">
        <w:rPr>
          <w:rFonts w:eastAsia="新細明體"/>
          <w:highlight w:val="yellow"/>
        </w:rPr>
        <w:t>Transfer e</w:t>
      </w:r>
      <w:r w:rsidR="00BC10AF" w:rsidRPr="002852FF">
        <w:rPr>
          <w:rFonts w:eastAsia="Cambria"/>
          <w:highlight w:val="yellow"/>
        </w:rPr>
        <w:t xml:space="preserve">ach sampled PRT </w:t>
      </w:r>
      <w:r w:rsidR="00BC10AF" w:rsidRPr="002852FF">
        <w:rPr>
          <w:rFonts w:eastAsia="新細明體"/>
          <w:highlight w:val="yellow"/>
        </w:rPr>
        <w:t xml:space="preserve">to </w:t>
      </w:r>
      <w:r w:rsidR="00BC10AF" w:rsidRPr="002852FF">
        <w:rPr>
          <w:rFonts w:eastAsia="Cambria"/>
          <w:highlight w:val="yellow"/>
        </w:rPr>
        <w:t xml:space="preserve">a </w:t>
      </w:r>
      <w:r w:rsidR="00BC10AF" w:rsidRPr="002852FF">
        <w:rPr>
          <w:rFonts w:eastAsia="新細明體"/>
          <w:highlight w:val="yellow"/>
        </w:rPr>
        <w:t>separate</w:t>
      </w:r>
      <w:r w:rsidR="00BC10AF" w:rsidRPr="002852FF">
        <w:rPr>
          <w:rFonts w:eastAsia="Cambria"/>
          <w:highlight w:val="yellow"/>
        </w:rPr>
        <w:t xml:space="preserve"> sample tube</w:t>
      </w:r>
      <w:r w:rsidR="00BC10AF" w:rsidRPr="002852FF">
        <w:rPr>
          <w:rFonts w:eastAsia="新細明體"/>
          <w:highlight w:val="yellow"/>
        </w:rPr>
        <w:t>.</w:t>
      </w:r>
    </w:p>
    <w:p w14:paraId="64CCAD3A" w14:textId="77777777" w:rsidR="004B7DDA" w:rsidRPr="002852FF" w:rsidRDefault="004B7DDA" w:rsidP="00800639">
      <w:pPr>
        <w:widowControl/>
        <w:pBdr>
          <w:top w:val="nil"/>
          <w:left w:val="nil"/>
          <w:bottom w:val="nil"/>
          <w:right w:val="nil"/>
          <w:between w:val="nil"/>
        </w:pBdr>
        <w:contextualSpacing/>
        <w:rPr>
          <w:rFonts w:eastAsia="Cambria"/>
          <w:highlight w:val="yellow"/>
        </w:rPr>
      </w:pPr>
    </w:p>
    <w:p w14:paraId="5AD0D782"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Cambria"/>
          <w:highlight w:val="yellow"/>
        </w:rPr>
        <w:lastRenderedPageBreak/>
        <w:t xml:space="preserve">Label </w:t>
      </w:r>
      <w:r w:rsidRPr="002852FF">
        <w:rPr>
          <w:rFonts w:eastAsia="新細明體"/>
          <w:highlight w:val="yellow"/>
        </w:rPr>
        <w:t xml:space="preserve">and cap </w:t>
      </w:r>
      <w:r w:rsidRPr="002852FF">
        <w:rPr>
          <w:rFonts w:eastAsia="Cambria"/>
          <w:highlight w:val="yellow"/>
        </w:rPr>
        <w:t>the</w:t>
      </w:r>
      <w:r w:rsidRPr="002852FF">
        <w:rPr>
          <w:rFonts w:eastAsia="新細明體"/>
          <w:highlight w:val="yellow"/>
        </w:rPr>
        <w:t xml:space="preserve"> sample</w:t>
      </w:r>
      <w:r w:rsidRPr="002852FF">
        <w:rPr>
          <w:rFonts w:eastAsia="Cambria"/>
          <w:highlight w:val="yellow"/>
        </w:rPr>
        <w:t xml:space="preserve"> tubes properly</w:t>
      </w:r>
      <w:r w:rsidRPr="002852FF">
        <w:rPr>
          <w:rFonts w:eastAsia="新細明體"/>
          <w:highlight w:val="yellow"/>
        </w:rPr>
        <w:t>.</w:t>
      </w:r>
    </w:p>
    <w:p w14:paraId="7694B5E5" w14:textId="76EB852E" w:rsidR="005425F3" w:rsidRPr="002852FF" w:rsidRDefault="005425F3" w:rsidP="00800639">
      <w:pPr>
        <w:widowControl/>
        <w:pBdr>
          <w:top w:val="nil"/>
          <w:left w:val="nil"/>
          <w:bottom w:val="nil"/>
          <w:right w:val="nil"/>
          <w:between w:val="nil"/>
        </w:pBdr>
        <w:contextualSpacing/>
        <w:rPr>
          <w:rFonts w:eastAsia="Cambria"/>
          <w:highlight w:val="yellow"/>
        </w:rPr>
      </w:pPr>
    </w:p>
    <w:p w14:paraId="2B648837" w14:textId="5BC56619"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Cambria"/>
          <w:highlight w:val="yellow"/>
        </w:rPr>
        <w:t xml:space="preserve">Clean the gloves and forceps thoroughly with </w:t>
      </w:r>
      <w:r w:rsidR="00BC10AF" w:rsidRPr="002852FF">
        <w:rPr>
          <w:rFonts w:eastAsia="新細明體"/>
          <w:highlight w:val="yellow"/>
          <w:lang w:eastAsia="zh-TW"/>
        </w:rPr>
        <w:t>methanol</w:t>
      </w:r>
      <w:r w:rsidRPr="002852FF">
        <w:rPr>
          <w:rFonts w:eastAsia="新細明體"/>
          <w:highlight w:val="yellow"/>
        </w:rPr>
        <w:t xml:space="preserve"> </w:t>
      </w:r>
      <w:r w:rsidRPr="002852FF">
        <w:rPr>
          <w:rFonts w:eastAsia="Cambria"/>
          <w:highlight w:val="yellow"/>
        </w:rPr>
        <w:t>and clean paper wipe</w:t>
      </w:r>
      <w:r w:rsidR="00D10F74" w:rsidRPr="002852FF">
        <w:rPr>
          <w:rFonts w:eastAsia="Cambria"/>
          <w:highlight w:val="yellow"/>
        </w:rPr>
        <w:t>s</w:t>
      </w:r>
      <w:r w:rsidRPr="002852FF">
        <w:rPr>
          <w:rFonts w:eastAsia="Cambria"/>
          <w:highlight w:val="yellow"/>
        </w:rPr>
        <w:t xml:space="preserve"> to remove any </w:t>
      </w:r>
      <w:r w:rsidRPr="002852FF">
        <w:rPr>
          <w:rFonts w:eastAsia="新細明體"/>
          <w:highlight w:val="yellow"/>
        </w:rPr>
        <w:t xml:space="preserve">tear </w:t>
      </w:r>
      <w:r w:rsidRPr="002852FF">
        <w:rPr>
          <w:rFonts w:eastAsia="Cambria"/>
          <w:highlight w:val="yellow"/>
        </w:rPr>
        <w:t>residuals</w:t>
      </w:r>
      <w:r w:rsidRPr="002852FF">
        <w:rPr>
          <w:rFonts w:eastAsia="新細明體"/>
          <w:highlight w:val="yellow"/>
        </w:rPr>
        <w:t xml:space="preserve"> or </w:t>
      </w:r>
      <w:proofErr w:type="gramStart"/>
      <w:r w:rsidRPr="002852FF">
        <w:rPr>
          <w:rFonts w:eastAsia="Cambria"/>
          <w:highlight w:val="yellow"/>
        </w:rPr>
        <w:t>contaminants</w:t>
      </w:r>
      <w:r w:rsidR="00D10F74" w:rsidRPr="002852FF">
        <w:rPr>
          <w:rFonts w:eastAsia="Cambria"/>
          <w:highlight w:val="yellow"/>
        </w:rPr>
        <w:t>,</w:t>
      </w:r>
      <w:r w:rsidRPr="002852FF">
        <w:rPr>
          <w:rFonts w:eastAsia="新細明體"/>
          <w:highlight w:val="yellow"/>
        </w:rPr>
        <w:t xml:space="preserve"> and</w:t>
      </w:r>
      <w:proofErr w:type="gramEnd"/>
      <w:r w:rsidRPr="002852FF">
        <w:rPr>
          <w:rFonts w:eastAsia="新細明體"/>
          <w:highlight w:val="yellow"/>
        </w:rPr>
        <w:t xml:space="preserve"> then let </w:t>
      </w:r>
      <w:r w:rsidR="00D10F74" w:rsidRPr="002852FF">
        <w:rPr>
          <w:rFonts w:eastAsia="新細明體"/>
          <w:highlight w:val="yellow"/>
        </w:rPr>
        <w:t xml:space="preserve">them </w:t>
      </w:r>
      <w:r w:rsidRPr="002852FF">
        <w:rPr>
          <w:rFonts w:eastAsia="新細明體"/>
          <w:highlight w:val="yellow"/>
        </w:rPr>
        <w:t>dry</w:t>
      </w:r>
      <w:r w:rsidRPr="002852FF">
        <w:rPr>
          <w:rFonts w:eastAsia="Cambria"/>
          <w:highlight w:val="yellow"/>
        </w:rPr>
        <w:t>.</w:t>
      </w:r>
    </w:p>
    <w:p w14:paraId="1EB5A9F8" w14:textId="77777777" w:rsidR="00BC10AF" w:rsidRPr="002852FF" w:rsidRDefault="00BC10AF" w:rsidP="00800639">
      <w:pPr>
        <w:widowControl/>
        <w:pBdr>
          <w:top w:val="nil"/>
          <w:left w:val="nil"/>
          <w:bottom w:val="nil"/>
          <w:right w:val="nil"/>
          <w:between w:val="nil"/>
        </w:pBdr>
        <w:contextualSpacing/>
        <w:rPr>
          <w:rFonts w:eastAsia="Cambria"/>
          <w:highlight w:val="yellow"/>
        </w:rPr>
      </w:pPr>
    </w:p>
    <w:p w14:paraId="4ACA7567" w14:textId="50DCC493"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Cambria"/>
          <w:highlight w:val="yellow"/>
        </w:rPr>
        <w:t xml:space="preserve">Repeat </w:t>
      </w:r>
      <w:r w:rsidR="00D10F74" w:rsidRPr="002852FF">
        <w:rPr>
          <w:rFonts w:eastAsia="Cambria"/>
          <w:highlight w:val="yellow"/>
        </w:rPr>
        <w:t>s</w:t>
      </w:r>
      <w:r w:rsidRPr="002852FF">
        <w:rPr>
          <w:rFonts w:eastAsia="Cambria"/>
          <w:highlight w:val="yellow"/>
        </w:rPr>
        <w:t>tep</w:t>
      </w:r>
      <w:r w:rsidR="00D10F74" w:rsidRPr="002852FF">
        <w:rPr>
          <w:rFonts w:eastAsia="Cambria"/>
          <w:highlight w:val="yellow"/>
        </w:rPr>
        <w:t>s</w:t>
      </w:r>
      <w:r w:rsidRPr="002852FF">
        <w:rPr>
          <w:rFonts w:eastAsia="Cambria"/>
          <w:highlight w:val="yellow"/>
        </w:rPr>
        <w:t xml:space="preserve"> 1</w:t>
      </w:r>
      <w:r w:rsidRPr="002852FF">
        <w:rPr>
          <w:rFonts w:eastAsia="新細明體"/>
          <w:highlight w:val="yellow"/>
        </w:rPr>
        <w:t>.2</w:t>
      </w:r>
      <w:r w:rsidR="00D10F74" w:rsidRPr="002852FF">
        <w:rPr>
          <w:rFonts w:eastAsia="新細明體"/>
          <w:highlight w:val="yellow"/>
        </w:rPr>
        <w:t>–</w:t>
      </w:r>
      <w:r w:rsidRPr="002852FF">
        <w:rPr>
          <w:rFonts w:eastAsia="新細明體"/>
          <w:highlight w:val="yellow"/>
        </w:rPr>
        <w:t>1.10</w:t>
      </w:r>
      <w:r w:rsidRPr="002852FF">
        <w:rPr>
          <w:rFonts w:eastAsia="Cambria"/>
          <w:highlight w:val="yellow"/>
        </w:rPr>
        <w:t xml:space="preserve"> for the other eye.</w:t>
      </w:r>
    </w:p>
    <w:p w14:paraId="222821CC" w14:textId="77777777" w:rsidR="00745DCF" w:rsidRPr="002852FF" w:rsidRDefault="00745DCF" w:rsidP="00800639">
      <w:pPr>
        <w:widowControl/>
        <w:pBdr>
          <w:top w:val="nil"/>
          <w:left w:val="nil"/>
          <w:bottom w:val="nil"/>
          <w:right w:val="nil"/>
          <w:between w:val="nil"/>
        </w:pBdr>
        <w:contextualSpacing/>
        <w:rPr>
          <w:rFonts w:eastAsia="Cambria"/>
          <w:highlight w:val="yellow"/>
        </w:rPr>
      </w:pPr>
    </w:p>
    <w:p w14:paraId="5406DEF0" w14:textId="77777777" w:rsidR="004F04A7" w:rsidRPr="002852FF" w:rsidRDefault="004F04A7" w:rsidP="00800639">
      <w:pPr>
        <w:widowControl/>
        <w:numPr>
          <w:ilvl w:val="1"/>
          <w:numId w:val="24"/>
        </w:numPr>
        <w:pBdr>
          <w:top w:val="nil"/>
          <w:left w:val="nil"/>
          <w:bottom w:val="nil"/>
          <w:right w:val="nil"/>
          <w:between w:val="nil"/>
        </w:pBdr>
        <w:ind w:left="0" w:firstLine="0"/>
        <w:contextualSpacing/>
        <w:rPr>
          <w:rFonts w:eastAsia="Cambria"/>
          <w:highlight w:val="yellow"/>
        </w:rPr>
      </w:pPr>
      <w:r w:rsidRPr="002852FF">
        <w:rPr>
          <w:rFonts w:eastAsia="新細明體"/>
          <w:highlight w:val="yellow"/>
        </w:rPr>
        <w:t>Seal the sample tubes with parafilm and immediately store the sample at</w:t>
      </w:r>
      <w:r w:rsidRPr="002852FF">
        <w:rPr>
          <w:rFonts w:eastAsia="Cambria"/>
          <w:highlight w:val="yellow"/>
        </w:rPr>
        <w:t xml:space="preserve"> -20°C</w:t>
      </w:r>
      <w:r w:rsidRPr="002852FF">
        <w:rPr>
          <w:rFonts w:eastAsia="新細明體"/>
          <w:highlight w:val="yellow"/>
        </w:rPr>
        <w:t xml:space="preserve"> for temporary storage or -80</w:t>
      </w:r>
      <w:r w:rsidRPr="002852FF">
        <w:rPr>
          <w:rFonts w:eastAsia="Cambria"/>
          <w:highlight w:val="yellow"/>
        </w:rPr>
        <w:t>°C</w:t>
      </w:r>
      <w:r w:rsidRPr="002852FF">
        <w:rPr>
          <w:rFonts w:eastAsia="新細明體"/>
          <w:highlight w:val="yellow"/>
        </w:rPr>
        <w:t xml:space="preserve"> for long-term storage</w:t>
      </w:r>
      <w:r w:rsidRPr="002852FF">
        <w:rPr>
          <w:rFonts w:eastAsia="Cambria"/>
          <w:highlight w:val="yellow"/>
        </w:rPr>
        <w:t>. Avoid unnecessary freeze</w:t>
      </w:r>
      <w:r w:rsidRPr="002852FF">
        <w:rPr>
          <w:rFonts w:eastAsia="新細明體"/>
          <w:highlight w:val="yellow"/>
        </w:rPr>
        <w:t>-</w:t>
      </w:r>
      <w:r w:rsidRPr="002852FF">
        <w:rPr>
          <w:rFonts w:eastAsia="Cambria"/>
          <w:highlight w:val="yellow"/>
        </w:rPr>
        <w:t>and</w:t>
      </w:r>
      <w:r w:rsidRPr="002852FF">
        <w:rPr>
          <w:rFonts w:eastAsia="新細明體"/>
          <w:highlight w:val="yellow"/>
        </w:rPr>
        <w:t>-</w:t>
      </w:r>
      <w:r w:rsidRPr="002852FF">
        <w:rPr>
          <w:rFonts w:eastAsia="Cambria"/>
          <w:highlight w:val="yellow"/>
        </w:rPr>
        <w:t>thaw cycles</w:t>
      </w:r>
      <w:r w:rsidRPr="002852FF">
        <w:rPr>
          <w:rFonts w:eastAsia="新細明體"/>
          <w:highlight w:val="yellow"/>
        </w:rPr>
        <w:t xml:space="preserve"> and protect the sampled PRT from light.</w:t>
      </w:r>
    </w:p>
    <w:p w14:paraId="7F503DAD" w14:textId="77777777" w:rsidR="004636C3" w:rsidRPr="00800639" w:rsidRDefault="004636C3" w:rsidP="00800639">
      <w:pPr>
        <w:pStyle w:val="aa"/>
        <w:pBdr>
          <w:top w:val="nil"/>
          <w:left w:val="nil"/>
          <w:bottom w:val="nil"/>
          <w:right w:val="nil"/>
          <w:between w:val="nil"/>
        </w:pBdr>
        <w:spacing w:after="0" w:line="240" w:lineRule="auto"/>
        <w:ind w:left="0"/>
        <w:jc w:val="both"/>
        <w:rPr>
          <w:rFonts w:ascii="Calibri" w:hAnsi="Calibri" w:cs="Calibri"/>
          <w:color w:val="808080"/>
          <w:sz w:val="24"/>
          <w:szCs w:val="24"/>
          <w:lang w:eastAsia="zh-TW"/>
        </w:rPr>
      </w:pPr>
    </w:p>
    <w:p w14:paraId="24043C0B" w14:textId="1CC5D43F" w:rsidR="00831C32" w:rsidRPr="00E06134" w:rsidRDefault="004636C3" w:rsidP="00800639">
      <w:pPr>
        <w:pStyle w:val="aa"/>
        <w:numPr>
          <w:ilvl w:val="0"/>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E06134">
        <w:rPr>
          <w:rFonts w:ascii="Calibri" w:eastAsiaTheme="minorEastAsia" w:hAnsi="Calibri" w:cs="Calibri"/>
          <w:b/>
          <w:bCs/>
          <w:sz w:val="24"/>
          <w:szCs w:val="24"/>
          <w:highlight w:val="yellow"/>
          <w:lang w:eastAsia="zh-TW"/>
        </w:rPr>
        <w:t xml:space="preserve">Processing </w:t>
      </w:r>
      <w:r w:rsidR="004A5E8A" w:rsidRPr="00E06134">
        <w:rPr>
          <w:rFonts w:ascii="Calibri" w:eastAsiaTheme="minorEastAsia" w:hAnsi="Calibri" w:cs="Calibri"/>
          <w:b/>
          <w:bCs/>
          <w:sz w:val="24"/>
          <w:szCs w:val="24"/>
          <w:highlight w:val="yellow"/>
          <w:lang w:eastAsia="zh-TW"/>
        </w:rPr>
        <w:t xml:space="preserve">of </w:t>
      </w:r>
      <w:r w:rsidR="00473C9C" w:rsidRPr="00E06134">
        <w:rPr>
          <w:rFonts w:ascii="Calibri" w:eastAsiaTheme="minorEastAsia" w:hAnsi="Calibri" w:cs="Calibri"/>
          <w:b/>
          <w:bCs/>
          <w:sz w:val="24"/>
          <w:szCs w:val="24"/>
          <w:highlight w:val="yellow"/>
          <w:lang w:eastAsia="zh-TW"/>
        </w:rPr>
        <w:t>s</w:t>
      </w:r>
      <w:r w:rsidR="004A5E8A" w:rsidRPr="00E06134">
        <w:rPr>
          <w:rFonts w:ascii="Calibri" w:eastAsiaTheme="minorEastAsia" w:hAnsi="Calibri" w:cs="Calibri"/>
          <w:b/>
          <w:bCs/>
          <w:sz w:val="24"/>
          <w:szCs w:val="24"/>
          <w:highlight w:val="yellow"/>
          <w:lang w:eastAsia="zh-TW"/>
        </w:rPr>
        <w:t>ampled PRT</w:t>
      </w:r>
    </w:p>
    <w:p w14:paraId="6675BF45" w14:textId="77777777" w:rsidR="00BC10AF" w:rsidRPr="00800639" w:rsidRDefault="00BC10AF" w:rsidP="00800639">
      <w:pPr>
        <w:pStyle w:val="aa"/>
        <w:pBdr>
          <w:top w:val="nil"/>
          <w:left w:val="nil"/>
          <w:bottom w:val="nil"/>
          <w:right w:val="nil"/>
          <w:between w:val="nil"/>
        </w:pBdr>
        <w:spacing w:after="0" w:line="240" w:lineRule="auto"/>
        <w:ind w:left="0"/>
        <w:jc w:val="both"/>
        <w:rPr>
          <w:rFonts w:ascii="Calibri" w:hAnsi="Calibri" w:cs="Calibri"/>
          <w:sz w:val="24"/>
          <w:szCs w:val="24"/>
          <w:lang w:eastAsia="zh-TW"/>
        </w:rPr>
      </w:pPr>
    </w:p>
    <w:p w14:paraId="32E4B718" w14:textId="77777777"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Pre-wash the micro-scissors with methanol before processing the PRTs.</w:t>
      </w:r>
    </w:p>
    <w:p w14:paraId="5F9AC539" w14:textId="77777777" w:rsidR="00BC10AF" w:rsidRPr="002852FF" w:rsidRDefault="00BC10AF"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045337F9" w14:textId="579E9E3F" w:rsidR="00BC10AF"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Discard the</w:t>
      </w:r>
      <w:r w:rsidR="009855CE" w:rsidRPr="002852FF">
        <w:rPr>
          <w:rFonts w:ascii="Calibri" w:eastAsiaTheme="minorEastAsia" w:hAnsi="Calibri" w:cs="Calibri"/>
          <w:sz w:val="24"/>
          <w:szCs w:val="24"/>
          <w:highlight w:val="yellow"/>
          <w:lang w:eastAsia="zh-TW"/>
        </w:rPr>
        <w:t xml:space="preserve"> bent hook</w:t>
      </w:r>
      <w:r w:rsidRPr="002852FF">
        <w:rPr>
          <w:rFonts w:ascii="Calibri" w:hAnsi="Calibri" w:cs="Calibri"/>
          <w:sz w:val="24"/>
          <w:szCs w:val="24"/>
          <w:highlight w:val="yellow"/>
          <w:lang w:eastAsia="zh-TW"/>
        </w:rPr>
        <w:t xml:space="preserve"> </w:t>
      </w:r>
      <w:r w:rsidR="003A44EA" w:rsidRPr="002852FF">
        <w:rPr>
          <w:rFonts w:ascii="Calibri" w:eastAsiaTheme="minorEastAsia" w:hAnsi="Calibri" w:cs="Calibri"/>
          <w:sz w:val="24"/>
          <w:szCs w:val="24"/>
          <w:highlight w:val="yellow"/>
          <w:lang w:eastAsia="zh-TW"/>
        </w:rPr>
        <w:t>end (</w:t>
      </w:r>
      <w:r w:rsidR="002804EC" w:rsidRPr="002852FF">
        <w:rPr>
          <w:rFonts w:ascii="Calibri" w:eastAsiaTheme="minorEastAsia" w:hAnsi="Calibri" w:cs="Calibri"/>
          <w:sz w:val="24"/>
          <w:szCs w:val="24"/>
          <w:highlight w:val="yellow"/>
          <w:lang w:eastAsia="zh-TW"/>
        </w:rPr>
        <w:t xml:space="preserve">i.e., first </w:t>
      </w:r>
      <w:r w:rsidR="003A44EA" w:rsidRPr="002852FF">
        <w:rPr>
          <w:rFonts w:ascii="Calibri" w:eastAsiaTheme="minorEastAsia" w:hAnsi="Calibri" w:cs="Calibri"/>
          <w:sz w:val="24"/>
          <w:szCs w:val="24"/>
          <w:highlight w:val="yellow"/>
          <w:lang w:eastAsia="zh-TW"/>
        </w:rPr>
        <w:t xml:space="preserve">3 mm) </w:t>
      </w:r>
      <w:r w:rsidRPr="002852FF">
        <w:rPr>
          <w:rFonts w:ascii="Calibri" w:hAnsi="Calibri" w:cs="Calibri"/>
          <w:sz w:val="24"/>
          <w:szCs w:val="24"/>
          <w:highlight w:val="yellow"/>
          <w:lang w:eastAsia="zh-TW"/>
        </w:rPr>
        <w:t>of the PRTs</w:t>
      </w:r>
      <w:r w:rsidR="00473C9C" w:rsidRPr="002852FF">
        <w:rPr>
          <w:rFonts w:ascii="Calibri" w:hAnsi="Calibri" w:cs="Calibri"/>
          <w:sz w:val="24"/>
          <w:szCs w:val="24"/>
          <w:highlight w:val="yellow"/>
          <w:lang w:eastAsia="zh-TW"/>
        </w:rPr>
        <w:t xml:space="preserve"> (</w:t>
      </w:r>
      <w:r w:rsidR="00473C9C" w:rsidRPr="002852FF">
        <w:rPr>
          <w:rFonts w:ascii="Calibri" w:hAnsi="Calibri" w:cs="Calibri"/>
          <w:b/>
          <w:bCs/>
          <w:sz w:val="24"/>
          <w:szCs w:val="24"/>
          <w:highlight w:val="yellow"/>
          <w:lang w:eastAsia="zh-TW"/>
        </w:rPr>
        <w:t>Figure 3</w:t>
      </w:r>
      <w:r w:rsidR="00473C9C" w:rsidRPr="002852FF">
        <w:rPr>
          <w:rFonts w:ascii="Calibri" w:hAnsi="Calibri" w:cs="Calibri"/>
          <w:sz w:val="24"/>
          <w:szCs w:val="24"/>
          <w:highlight w:val="yellow"/>
          <w:lang w:eastAsia="zh-TW"/>
        </w:rPr>
        <w:t>)</w:t>
      </w:r>
      <w:r w:rsidRPr="002852FF">
        <w:rPr>
          <w:rFonts w:ascii="Calibri" w:hAnsi="Calibri" w:cs="Calibri"/>
          <w:sz w:val="24"/>
          <w:szCs w:val="24"/>
          <w:highlight w:val="yellow"/>
          <w:lang w:eastAsia="zh-TW"/>
        </w:rPr>
        <w:t>.</w:t>
      </w:r>
      <w:r w:rsidR="00AC74D8" w:rsidRPr="002852FF">
        <w:rPr>
          <w:rFonts w:ascii="Calibri" w:eastAsiaTheme="minorEastAsia" w:hAnsi="Calibri" w:cs="Calibri"/>
          <w:sz w:val="24"/>
          <w:szCs w:val="24"/>
          <w:highlight w:val="yellow"/>
          <w:lang w:eastAsia="zh-TW"/>
        </w:rPr>
        <w:t xml:space="preserve"> </w:t>
      </w:r>
    </w:p>
    <w:p w14:paraId="680574F6" w14:textId="77777777" w:rsidR="00473C9C" w:rsidRPr="002852FF" w:rsidRDefault="00473C9C"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7692D982" w14:textId="2A9242D2"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Cut the sampled region of the PRT (i.e., region above the phenol red </w:t>
      </w:r>
      <w:r w:rsidR="009E3B89" w:rsidRPr="002852FF">
        <w:rPr>
          <w:rFonts w:ascii="Calibri" w:eastAsiaTheme="minorEastAsia" w:hAnsi="Calibri" w:cs="Calibri"/>
          <w:sz w:val="24"/>
          <w:szCs w:val="24"/>
          <w:highlight w:val="yellow"/>
          <w:lang w:eastAsia="zh-TW"/>
        </w:rPr>
        <w:t>dye front</w:t>
      </w:r>
      <w:r w:rsidRPr="002852FF">
        <w:rPr>
          <w:rFonts w:ascii="Calibri" w:hAnsi="Calibri" w:cs="Calibri"/>
          <w:sz w:val="24"/>
          <w:szCs w:val="24"/>
          <w:highlight w:val="yellow"/>
          <w:lang w:eastAsia="zh-TW"/>
        </w:rPr>
        <w:t>) into 2 mm pieces and transfer these pieces to a clean 1.5 mL organic solvent</w:t>
      </w:r>
      <w:r w:rsidR="00473C9C" w:rsidRPr="002852FF">
        <w:rPr>
          <w:rFonts w:ascii="Calibri" w:hAnsi="Calibri" w:cs="Calibri"/>
          <w:sz w:val="24"/>
          <w:szCs w:val="24"/>
          <w:highlight w:val="yellow"/>
          <w:lang w:eastAsia="zh-TW"/>
        </w:rPr>
        <w:t>-tolerant</w:t>
      </w:r>
      <w:r w:rsidRPr="002852FF">
        <w:rPr>
          <w:rFonts w:ascii="Calibri" w:hAnsi="Calibri" w:cs="Calibri"/>
          <w:sz w:val="24"/>
          <w:szCs w:val="24"/>
          <w:highlight w:val="yellow"/>
          <w:lang w:eastAsia="zh-TW"/>
        </w:rPr>
        <w:t xml:space="preserve"> microcentrifuge tube.</w:t>
      </w:r>
    </w:p>
    <w:p w14:paraId="463B175A" w14:textId="77777777" w:rsidR="009C3D60" w:rsidRPr="002852FF" w:rsidRDefault="009C3D60"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294370AA" w14:textId="50E675A8" w:rsidR="00D3544C" w:rsidRPr="002852FF" w:rsidRDefault="009C3D60" w:rsidP="00800639">
      <w:pPr>
        <w:pStyle w:val="aa"/>
        <w:numPr>
          <w:ilvl w:val="0"/>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b/>
          <w:bCs/>
          <w:sz w:val="24"/>
          <w:szCs w:val="24"/>
          <w:highlight w:val="yellow"/>
          <w:lang w:eastAsia="zh-TW"/>
        </w:rPr>
        <w:t>MTBE</w:t>
      </w:r>
      <w:r w:rsidR="00A67AEF" w:rsidRPr="002852FF">
        <w:rPr>
          <w:rFonts w:ascii="Calibri" w:eastAsiaTheme="minorEastAsia" w:hAnsi="Calibri" w:cs="Calibri"/>
          <w:b/>
          <w:bCs/>
          <w:sz w:val="24"/>
          <w:szCs w:val="24"/>
          <w:highlight w:val="yellow"/>
          <w:lang w:eastAsia="zh-TW"/>
        </w:rPr>
        <w:t>/</w:t>
      </w:r>
      <w:r w:rsidR="00473C9C" w:rsidRPr="002852FF">
        <w:rPr>
          <w:rFonts w:ascii="Calibri" w:eastAsiaTheme="minorEastAsia" w:hAnsi="Calibri" w:cs="Calibri"/>
          <w:b/>
          <w:bCs/>
          <w:sz w:val="24"/>
          <w:szCs w:val="24"/>
          <w:highlight w:val="yellow"/>
          <w:lang w:eastAsia="zh-TW"/>
        </w:rPr>
        <w:t>methanol biphasic separation for</w:t>
      </w:r>
      <w:r w:rsidR="00473C9C" w:rsidRPr="002852FF">
        <w:rPr>
          <w:rFonts w:ascii="Calibri" w:hAnsi="Calibri" w:cs="Calibri"/>
          <w:b/>
          <w:bCs/>
          <w:sz w:val="24"/>
          <w:szCs w:val="24"/>
          <w:highlight w:val="yellow"/>
          <w:lang w:eastAsia="zh-TW"/>
        </w:rPr>
        <w:t xml:space="preserve"> </w:t>
      </w:r>
      <w:r w:rsidR="00473C9C" w:rsidRPr="002852FF">
        <w:rPr>
          <w:rFonts w:ascii="Calibri" w:eastAsiaTheme="minorEastAsia" w:hAnsi="Calibri" w:cs="Calibri"/>
          <w:b/>
          <w:bCs/>
          <w:sz w:val="24"/>
          <w:szCs w:val="24"/>
          <w:highlight w:val="yellow"/>
          <w:lang w:eastAsia="zh-TW"/>
        </w:rPr>
        <w:t xml:space="preserve">lipid </w:t>
      </w:r>
      <w:r w:rsidR="00473C9C" w:rsidRPr="002852FF">
        <w:rPr>
          <w:rFonts w:ascii="Calibri" w:hAnsi="Calibri" w:cs="Calibri"/>
          <w:b/>
          <w:bCs/>
          <w:sz w:val="24"/>
          <w:szCs w:val="24"/>
          <w:highlight w:val="yellow"/>
          <w:lang w:eastAsia="zh-TW"/>
        </w:rPr>
        <w:t>extraction</w:t>
      </w:r>
      <w:r w:rsidR="00473C9C" w:rsidRPr="002852FF">
        <w:rPr>
          <w:rFonts w:ascii="Calibri" w:eastAsiaTheme="minorEastAsia" w:hAnsi="Calibri" w:cs="Calibri"/>
          <w:b/>
          <w:bCs/>
          <w:sz w:val="24"/>
          <w:szCs w:val="24"/>
          <w:highlight w:val="yellow"/>
          <w:lang w:eastAsia="zh-TW"/>
        </w:rPr>
        <w:t xml:space="preserve"> from sampled </w:t>
      </w:r>
      <w:r w:rsidR="00C23544" w:rsidRPr="002852FF">
        <w:rPr>
          <w:rFonts w:ascii="Calibri" w:eastAsiaTheme="minorEastAsia" w:hAnsi="Calibri" w:cs="Calibri"/>
          <w:b/>
          <w:bCs/>
          <w:sz w:val="24"/>
          <w:szCs w:val="24"/>
          <w:highlight w:val="yellow"/>
          <w:lang w:eastAsia="zh-TW"/>
        </w:rPr>
        <w:t>PRT</w:t>
      </w:r>
    </w:p>
    <w:p w14:paraId="7E4B700F" w14:textId="77777777" w:rsidR="00BC10AF" w:rsidRPr="002852FF" w:rsidRDefault="00BC10AF"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420A7E74" w14:textId="405BDCEF" w:rsidR="00D43E88" w:rsidRPr="002852FF" w:rsidRDefault="00473C9C"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r w:rsidRPr="002852FF">
        <w:rPr>
          <w:rFonts w:ascii="Calibri" w:eastAsiaTheme="minorEastAsia" w:hAnsi="Calibri" w:cs="Calibri"/>
          <w:sz w:val="24"/>
          <w:szCs w:val="24"/>
          <w:highlight w:val="yellow"/>
          <w:lang w:eastAsia="zh-TW"/>
        </w:rPr>
        <w:t>CAUTION</w:t>
      </w:r>
      <w:r w:rsidR="00D43E88" w:rsidRPr="002852FF">
        <w:rPr>
          <w:rFonts w:ascii="Calibri" w:eastAsiaTheme="minorEastAsia" w:hAnsi="Calibri" w:cs="Calibri"/>
          <w:sz w:val="24"/>
          <w:szCs w:val="24"/>
          <w:highlight w:val="yellow"/>
          <w:lang w:eastAsia="zh-TW"/>
        </w:rPr>
        <w:t xml:space="preserve">: MTBE and methanol are flammable and volatile. Use in a well-ventilated area or fume hood. Avoid open flames and sparks. Wear gloves and </w:t>
      </w:r>
      <w:r w:rsidRPr="002852FF">
        <w:rPr>
          <w:rFonts w:ascii="Calibri" w:eastAsiaTheme="minorEastAsia" w:hAnsi="Calibri" w:cs="Calibri"/>
          <w:sz w:val="24"/>
          <w:szCs w:val="24"/>
          <w:highlight w:val="yellow"/>
          <w:lang w:eastAsia="zh-TW"/>
        </w:rPr>
        <w:t xml:space="preserve">a </w:t>
      </w:r>
      <w:r w:rsidR="00D43E88" w:rsidRPr="002852FF">
        <w:rPr>
          <w:rFonts w:ascii="Calibri" w:eastAsiaTheme="minorEastAsia" w:hAnsi="Calibri" w:cs="Calibri"/>
          <w:sz w:val="24"/>
          <w:szCs w:val="24"/>
          <w:highlight w:val="yellow"/>
          <w:lang w:eastAsia="zh-TW"/>
        </w:rPr>
        <w:t>lab coat. Wash</w:t>
      </w:r>
      <w:r w:rsidRPr="002852FF">
        <w:rPr>
          <w:rFonts w:ascii="Calibri" w:eastAsiaTheme="minorEastAsia" w:hAnsi="Calibri" w:cs="Calibri"/>
          <w:sz w:val="24"/>
          <w:szCs w:val="24"/>
          <w:highlight w:val="yellow"/>
          <w:lang w:eastAsia="zh-TW"/>
        </w:rPr>
        <w:t xml:space="preserve"> </w:t>
      </w:r>
      <w:r w:rsidR="00D43E88" w:rsidRPr="002852FF">
        <w:rPr>
          <w:rFonts w:ascii="Calibri" w:eastAsiaTheme="minorEastAsia" w:hAnsi="Calibri" w:cs="Calibri"/>
          <w:sz w:val="24"/>
          <w:szCs w:val="24"/>
          <w:highlight w:val="yellow"/>
          <w:lang w:eastAsia="zh-TW"/>
        </w:rPr>
        <w:t>hands after handling.</w:t>
      </w:r>
    </w:p>
    <w:p w14:paraId="3697E649"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74B7542C" w14:textId="0E8C0984" w:rsidR="00675611" w:rsidRPr="002852FF" w:rsidRDefault="002A5ED2"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eastAsiaTheme="minorEastAsia" w:hAnsi="Calibri" w:cs="Calibri"/>
          <w:sz w:val="24"/>
          <w:szCs w:val="24"/>
          <w:highlight w:val="yellow"/>
          <w:lang w:eastAsia="zh-TW"/>
        </w:rPr>
        <w:t>Place</w:t>
      </w:r>
      <w:r w:rsidR="00675611" w:rsidRPr="002852FF">
        <w:rPr>
          <w:rFonts w:ascii="Calibri" w:eastAsiaTheme="minorEastAsia" w:hAnsi="Calibri" w:cs="Calibri"/>
          <w:sz w:val="24"/>
          <w:szCs w:val="24"/>
          <w:highlight w:val="yellow"/>
          <w:lang w:eastAsia="zh-TW"/>
        </w:rPr>
        <w:t xml:space="preserve"> the samples on ice.</w:t>
      </w:r>
    </w:p>
    <w:p w14:paraId="74681270" w14:textId="77777777" w:rsidR="00BC10AF" w:rsidRPr="002852FF" w:rsidRDefault="00BC10AF"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7AAF4A6E" w14:textId="655A25F4"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Add 232 </w:t>
      </w:r>
      <w:proofErr w:type="spellStart"/>
      <w:r w:rsidRPr="002852FF">
        <w:rPr>
          <w:rFonts w:ascii="Calibri" w:hAnsi="Calibri" w:cs="Calibri"/>
          <w:sz w:val="24"/>
          <w:szCs w:val="24"/>
          <w:highlight w:val="yellow"/>
          <w:lang w:eastAsia="zh-TW"/>
        </w:rPr>
        <w:t>μL</w:t>
      </w:r>
      <w:proofErr w:type="spellEnd"/>
      <w:r w:rsidRPr="002852FF">
        <w:rPr>
          <w:rFonts w:ascii="Calibri" w:hAnsi="Calibri" w:cs="Calibri"/>
          <w:sz w:val="24"/>
          <w:szCs w:val="24"/>
          <w:highlight w:val="yellow"/>
          <w:lang w:eastAsia="zh-TW"/>
        </w:rPr>
        <w:t xml:space="preserve"> of ice-cold methanol </w:t>
      </w:r>
      <w:r w:rsidR="00CB5DF3" w:rsidRPr="002852FF">
        <w:rPr>
          <w:rFonts w:ascii="Calibri" w:eastAsiaTheme="minorEastAsia" w:hAnsi="Calibri" w:cs="Calibri"/>
          <w:sz w:val="24"/>
          <w:szCs w:val="24"/>
          <w:highlight w:val="yellow"/>
          <w:lang w:eastAsia="zh-TW"/>
        </w:rPr>
        <w:t xml:space="preserve">(MS grade) </w:t>
      </w:r>
      <w:r w:rsidRPr="002852FF">
        <w:rPr>
          <w:rFonts w:ascii="Calibri" w:hAnsi="Calibri" w:cs="Calibri"/>
          <w:sz w:val="24"/>
          <w:szCs w:val="24"/>
          <w:highlight w:val="yellow"/>
          <w:lang w:eastAsia="zh-TW"/>
        </w:rPr>
        <w:t>to each sample and vortex for 15 s.</w:t>
      </w:r>
    </w:p>
    <w:p w14:paraId="2365EA53"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31C7680E" w14:textId="55BD0ED3"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Sonicate the samples in a pre-cooled </w:t>
      </w:r>
      <w:r w:rsidR="00C07744" w:rsidRPr="002852FF">
        <w:rPr>
          <w:rFonts w:ascii="Calibri" w:eastAsiaTheme="minorEastAsia" w:hAnsi="Calibri" w:cs="Calibri"/>
          <w:sz w:val="24"/>
          <w:szCs w:val="24"/>
          <w:highlight w:val="yellow"/>
          <w:lang w:eastAsia="zh-TW"/>
        </w:rPr>
        <w:t>ultrasonic cleanser</w:t>
      </w:r>
      <w:r w:rsidRPr="002852FF">
        <w:rPr>
          <w:rFonts w:ascii="Calibri" w:hAnsi="Calibri" w:cs="Calibri"/>
          <w:sz w:val="24"/>
          <w:szCs w:val="24"/>
          <w:highlight w:val="yellow"/>
          <w:lang w:eastAsia="zh-TW"/>
        </w:rPr>
        <w:t xml:space="preserve"> for 15 min.</w:t>
      </w:r>
    </w:p>
    <w:p w14:paraId="26B960A7"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49EFB1EF" w14:textId="20137C5C"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Add 774 </w:t>
      </w:r>
      <w:proofErr w:type="spellStart"/>
      <w:r w:rsidRPr="002852FF">
        <w:rPr>
          <w:rFonts w:ascii="Calibri" w:hAnsi="Calibri" w:cs="Calibri"/>
          <w:sz w:val="24"/>
          <w:szCs w:val="24"/>
          <w:highlight w:val="yellow"/>
          <w:lang w:eastAsia="zh-TW"/>
        </w:rPr>
        <w:t>μL</w:t>
      </w:r>
      <w:proofErr w:type="spellEnd"/>
      <w:r w:rsidRPr="002852FF">
        <w:rPr>
          <w:rFonts w:ascii="Calibri" w:hAnsi="Calibri" w:cs="Calibri"/>
          <w:sz w:val="24"/>
          <w:szCs w:val="24"/>
          <w:highlight w:val="yellow"/>
          <w:lang w:eastAsia="zh-TW"/>
        </w:rPr>
        <w:t xml:space="preserve"> of MTBE</w:t>
      </w:r>
      <w:r w:rsidR="00D63A6F" w:rsidRPr="002852FF">
        <w:rPr>
          <w:rFonts w:ascii="Calibri" w:eastAsiaTheme="minorEastAsia" w:hAnsi="Calibri" w:cs="Calibri"/>
          <w:sz w:val="24"/>
          <w:szCs w:val="24"/>
          <w:highlight w:val="yellow"/>
          <w:lang w:eastAsia="zh-TW"/>
        </w:rPr>
        <w:t xml:space="preserve"> </w:t>
      </w:r>
      <w:r w:rsidR="00CB5DF3" w:rsidRPr="002852FF">
        <w:rPr>
          <w:rFonts w:ascii="Calibri" w:eastAsiaTheme="minorEastAsia" w:hAnsi="Calibri" w:cs="Calibri"/>
          <w:sz w:val="24"/>
          <w:szCs w:val="24"/>
          <w:highlight w:val="yellow"/>
          <w:lang w:eastAsia="zh-TW"/>
        </w:rPr>
        <w:t xml:space="preserve">(HPLC grade) </w:t>
      </w:r>
      <w:r w:rsidR="00D63A6F" w:rsidRPr="002852FF">
        <w:rPr>
          <w:rFonts w:ascii="Calibri" w:eastAsiaTheme="minorEastAsia" w:hAnsi="Calibri" w:cs="Calibri"/>
          <w:sz w:val="24"/>
          <w:szCs w:val="24"/>
          <w:highlight w:val="yellow"/>
          <w:lang w:eastAsia="zh-TW"/>
        </w:rPr>
        <w:t xml:space="preserve">and </w:t>
      </w:r>
      <w:r w:rsidRPr="002852FF">
        <w:rPr>
          <w:rFonts w:ascii="Calibri" w:hAnsi="Calibri" w:cs="Calibri"/>
          <w:sz w:val="24"/>
          <w:szCs w:val="24"/>
          <w:highlight w:val="yellow"/>
          <w:lang w:eastAsia="zh-TW"/>
        </w:rPr>
        <w:t xml:space="preserve">194 </w:t>
      </w:r>
      <w:proofErr w:type="spellStart"/>
      <w:r w:rsidRPr="002852FF">
        <w:rPr>
          <w:rFonts w:ascii="Calibri" w:hAnsi="Calibri" w:cs="Calibri"/>
          <w:sz w:val="24"/>
          <w:szCs w:val="24"/>
          <w:highlight w:val="yellow"/>
          <w:lang w:eastAsia="zh-TW"/>
        </w:rPr>
        <w:t>μL</w:t>
      </w:r>
      <w:proofErr w:type="spellEnd"/>
      <w:r w:rsidRPr="002852FF">
        <w:rPr>
          <w:rFonts w:ascii="Calibri" w:hAnsi="Calibri" w:cs="Calibri"/>
          <w:sz w:val="24"/>
          <w:szCs w:val="24"/>
          <w:highlight w:val="yellow"/>
          <w:lang w:eastAsia="zh-TW"/>
        </w:rPr>
        <w:t xml:space="preserve"> of deionized water to each sample and vortex for 15 s.</w:t>
      </w:r>
      <w:r w:rsidR="00475550" w:rsidRPr="002852FF">
        <w:rPr>
          <w:rFonts w:ascii="Calibri" w:eastAsiaTheme="minorEastAsia" w:hAnsi="Calibri" w:cs="Calibri"/>
          <w:sz w:val="24"/>
          <w:szCs w:val="24"/>
          <w:highlight w:val="yellow"/>
          <w:lang w:eastAsia="zh-TW"/>
        </w:rPr>
        <w:t xml:space="preserve"> </w:t>
      </w:r>
      <w:r w:rsidR="00475550" w:rsidRPr="002852FF">
        <w:rPr>
          <w:rFonts w:ascii="Calibri" w:hAnsi="Calibri" w:cs="Calibri"/>
          <w:sz w:val="24"/>
          <w:szCs w:val="24"/>
          <w:highlight w:val="yellow"/>
          <w:lang w:eastAsia="zh-TW"/>
        </w:rPr>
        <w:t xml:space="preserve">The resultant volume ratio of </w:t>
      </w:r>
      <w:proofErr w:type="spellStart"/>
      <w:r w:rsidR="00475550" w:rsidRPr="002852FF">
        <w:rPr>
          <w:rFonts w:ascii="Calibri" w:hAnsi="Calibri" w:cs="Calibri"/>
          <w:sz w:val="24"/>
          <w:szCs w:val="24"/>
          <w:highlight w:val="yellow"/>
          <w:lang w:eastAsia="zh-TW"/>
        </w:rPr>
        <w:t>MTBE:</w:t>
      </w:r>
      <w:proofErr w:type="gramStart"/>
      <w:r w:rsidR="00475550" w:rsidRPr="002852FF">
        <w:rPr>
          <w:rFonts w:ascii="Calibri" w:hAnsi="Calibri" w:cs="Calibri"/>
          <w:sz w:val="24"/>
          <w:szCs w:val="24"/>
          <w:highlight w:val="yellow"/>
          <w:lang w:eastAsia="zh-TW"/>
        </w:rPr>
        <w:t>methanol:water</w:t>
      </w:r>
      <w:proofErr w:type="spellEnd"/>
      <w:proofErr w:type="gramEnd"/>
      <w:r w:rsidR="00475550" w:rsidRPr="002852FF">
        <w:rPr>
          <w:rFonts w:ascii="Calibri" w:hAnsi="Calibri" w:cs="Calibri"/>
          <w:sz w:val="24"/>
          <w:szCs w:val="24"/>
          <w:highlight w:val="yellow"/>
          <w:lang w:eastAsia="zh-TW"/>
        </w:rPr>
        <w:t xml:space="preserve"> in the sample should be 4:1.2:1 (v/v/v).</w:t>
      </w:r>
    </w:p>
    <w:p w14:paraId="7315E2B5"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0B89F74B" w14:textId="3AA39598"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Sonicate the samples</w:t>
      </w:r>
      <w:r w:rsidR="00F42D23" w:rsidRPr="002852FF">
        <w:rPr>
          <w:rFonts w:ascii="Calibri" w:eastAsiaTheme="minorEastAsia" w:hAnsi="Calibri" w:cs="Calibri"/>
          <w:sz w:val="24"/>
          <w:szCs w:val="24"/>
          <w:highlight w:val="yellow"/>
          <w:lang w:eastAsia="zh-TW"/>
        </w:rPr>
        <w:t xml:space="preserve"> again</w:t>
      </w:r>
      <w:r w:rsidRPr="002852FF">
        <w:rPr>
          <w:rFonts w:ascii="Calibri" w:hAnsi="Calibri" w:cs="Calibri"/>
          <w:sz w:val="24"/>
          <w:szCs w:val="24"/>
          <w:highlight w:val="yellow"/>
          <w:lang w:eastAsia="zh-TW"/>
        </w:rPr>
        <w:t xml:space="preserve"> in a pre-cooled </w:t>
      </w:r>
      <w:r w:rsidR="00C07744" w:rsidRPr="002852FF">
        <w:rPr>
          <w:rFonts w:ascii="Calibri" w:eastAsiaTheme="minorEastAsia" w:hAnsi="Calibri" w:cs="Calibri"/>
          <w:sz w:val="24"/>
          <w:szCs w:val="24"/>
          <w:highlight w:val="yellow"/>
          <w:lang w:eastAsia="zh-TW"/>
        </w:rPr>
        <w:t>ultrasonic cleanser</w:t>
      </w:r>
      <w:r w:rsidRPr="002852FF">
        <w:rPr>
          <w:rFonts w:ascii="Calibri" w:hAnsi="Calibri" w:cs="Calibri"/>
          <w:sz w:val="24"/>
          <w:szCs w:val="24"/>
          <w:highlight w:val="yellow"/>
          <w:lang w:eastAsia="zh-TW"/>
        </w:rPr>
        <w:t xml:space="preserve"> for 15 min.</w:t>
      </w:r>
    </w:p>
    <w:p w14:paraId="278B5723"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46E0A714" w14:textId="4C9AC77E"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Incubate the sample in </w:t>
      </w:r>
      <w:r w:rsidR="002A5ED2" w:rsidRPr="002852FF">
        <w:rPr>
          <w:rFonts w:ascii="Calibri" w:hAnsi="Calibri" w:cs="Calibri"/>
          <w:sz w:val="24"/>
          <w:szCs w:val="24"/>
          <w:highlight w:val="yellow"/>
          <w:lang w:eastAsia="zh-TW"/>
        </w:rPr>
        <w:t xml:space="preserve">the </w:t>
      </w:r>
      <w:r w:rsidRPr="002852FF">
        <w:rPr>
          <w:rFonts w:ascii="Calibri" w:hAnsi="Calibri" w:cs="Calibri"/>
          <w:sz w:val="24"/>
          <w:szCs w:val="24"/>
          <w:highlight w:val="yellow"/>
          <w:lang w:eastAsia="zh-TW"/>
        </w:rPr>
        <w:t xml:space="preserve">thermomixer </w:t>
      </w:r>
      <w:r w:rsidR="00FA3236" w:rsidRPr="002852FF">
        <w:rPr>
          <w:rFonts w:ascii="Calibri" w:eastAsiaTheme="minorEastAsia" w:hAnsi="Calibri" w:cs="Calibri"/>
          <w:sz w:val="24"/>
          <w:szCs w:val="24"/>
          <w:highlight w:val="yellow"/>
          <w:lang w:eastAsia="zh-TW"/>
        </w:rPr>
        <w:t>for 8 h at</w:t>
      </w:r>
      <w:r w:rsidR="00FA3236" w:rsidRPr="002852FF">
        <w:rPr>
          <w:rFonts w:ascii="Calibri" w:hAnsi="Calibri" w:cs="Calibri"/>
          <w:sz w:val="24"/>
          <w:szCs w:val="24"/>
          <w:highlight w:val="yellow"/>
          <w:lang w:eastAsia="zh-TW"/>
        </w:rPr>
        <w:t xml:space="preserve"> 4</w:t>
      </w:r>
      <w:r w:rsidR="002A5ED2" w:rsidRPr="002852FF">
        <w:rPr>
          <w:rFonts w:ascii="Calibri" w:hAnsi="Calibri" w:cs="Calibri"/>
          <w:sz w:val="24"/>
          <w:szCs w:val="24"/>
          <w:highlight w:val="yellow"/>
          <w:lang w:eastAsia="zh-TW"/>
        </w:rPr>
        <w:t xml:space="preserve"> </w:t>
      </w:r>
      <w:r w:rsidR="00FA3236" w:rsidRPr="002852FF">
        <w:rPr>
          <w:rFonts w:ascii="Calibri" w:hAnsi="Calibri" w:cs="Calibri"/>
          <w:sz w:val="24"/>
          <w:szCs w:val="24"/>
          <w:highlight w:val="yellow"/>
          <w:lang w:eastAsia="zh-TW"/>
        </w:rPr>
        <w:t>°C</w:t>
      </w:r>
      <w:r w:rsidR="00FA3236" w:rsidRPr="002852FF">
        <w:rPr>
          <w:rFonts w:ascii="Calibri" w:eastAsiaTheme="minorEastAsia" w:hAnsi="Calibri" w:cs="Calibri"/>
          <w:sz w:val="24"/>
          <w:szCs w:val="24"/>
          <w:highlight w:val="yellow"/>
          <w:lang w:eastAsia="zh-TW"/>
        </w:rPr>
        <w:t xml:space="preserve">, with shaking </w:t>
      </w:r>
      <w:r w:rsidR="00323235" w:rsidRPr="002852FF">
        <w:rPr>
          <w:rFonts w:ascii="Calibri" w:eastAsiaTheme="minorEastAsia" w:hAnsi="Calibri" w:cs="Calibri"/>
          <w:sz w:val="24"/>
          <w:szCs w:val="24"/>
          <w:highlight w:val="yellow"/>
          <w:lang w:eastAsia="zh-TW"/>
        </w:rPr>
        <w:t xml:space="preserve">at </w:t>
      </w:r>
      <w:r w:rsidRPr="002852FF">
        <w:rPr>
          <w:rFonts w:ascii="Calibri" w:hAnsi="Calibri" w:cs="Calibri"/>
          <w:sz w:val="24"/>
          <w:szCs w:val="24"/>
          <w:highlight w:val="yellow"/>
          <w:lang w:eastAsia="zh-TW"/>
        </w:rPr>
        <w:t>1,200 rpm.</w:t>
      </w:r>
    </w:p>
    <w:p w14:paraId="2E77DD2D"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337671E6" w14:textId="77777777" w:rsidR="00D07695"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Let the mixture sit at room temperature for 10 min.</w:t>
      </w:r>
    </w:p>
    <w:p w14:paraId="17192679"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423ED52C" w14:textId="499D3F0E" w:rsidR="004470C1"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Centrifuge the resultant mixtures at 10,000</w:t>
      </w:r>
      <w:r w:rsidR="00454BED" w:rsidRPr="002852FF">
        <w:rPr>
          <w:rFonts w:ascii="Calibri" w:eastAsiaTheme="minorEastAsia" w:hAnsi="Calibri" w:cs="Calibri"/>
          <w:sz w:val="24"/>
          <w:szCs w:val="24"/>
          <w:highlight w:val="yellow"/>
          <w:lang w:eastAsia="zh-TW"/>
        </w:rPr>
        <w:t xml:space="preserve"> ×</w:t>
      </w:r>
      <w:r w:rsidR="002A5ED2" w:rsidRPr="002852FF">
        <w:rPr>
          <w:rFonts w:ascii="Calibri" w:eastAsiaTheme="minorEastAsia" w:hAnsi="Calibri" w:cs="Calibri"/>
          <w:sz w:val="24"/>
          <w:szCs w:val="24"/>
          <w:highlight w:val="yellow"/>
          <w:lang w:eastAsia="zh-TW"/>
        </w:rPr>
        <w:t xml:space="preserve"> </w:t>
      </w:r>
      <w:r w:rsidRPr="002852FF">
        <w:rPr>
          <w:rFonts w:ascii="Calibri" w:hAnsi="Calibri" w:cs="Calibri"/>
          <w:i/>
          <w:iCs/>
          <w:sz w:val="24"/>
          <w:szCs w:val="24"/>
          <w:highlight w:val="yellow"/>
          <w:lang w:eastAsia="zh-TW"/>
        </w:rPr>
        <w:t>g</w:t>
      </w:r>
      <w:r w:rsidRPr="002852FF">
        <w:rPr>
          <w:rFonts w:ascii="Calibri" w:hAnsi="Calibri" w:cs="Calibri"/>
          <w:sz w:val="24"/>
          <w:szCs w:val="24"/>
          <w:highlight w:val="yellow"/>
          <w:lang w:eastAsia="zh-TW"/>
        </w:rPr>
        <w:t xml:space="preserve"> for 10 min</w:t>
      </w:r>
      <w:r w:rsidR="004470C1" w:rsidRPr="002852FF">
        <w:rPr>
          <w:rFonts w:ascii="Calibri" w:eastAsiaTheme="minorEastAsia" w:hAnsi="Calibri" w:cs="Calibri"/>
          <w:sz w:val="24"/>
          <w:szCs w:val="24"/>
          <w:highlight w:val="yellow"/>
          <w:lang w:eastAsia="zh-TW"/>
        </w:rPr>
        <w:t xml:space="preserve"> at</w:t>
      </w:r>
      <w:r w:rsidRPr="002852FF">
        <w:rPr>
          <w:rFonts w:ascii="Calibri" w:hAnsi="Calibri" w:cs="Calibri"/>
          <w:sz w:val="24"/>
          <w:szCs w:val="24"/>
          <w:highlight w:val="yellow"/>
          <w:lang w:eastAsia="zh-TW"/>
        </w:rPr>
        <w:t xml:space="preserve"> 4</w:t>
      </w:r>
      <w:r w:rsidR="002A5ED2" w:rsidRPr="002852FF">
        <w:rPr>
          <w:rFonts w:ascii="Calibri" w:hAnsi="Calibri" w:cs="Calibri"/>
          <w:sz w:val="24"/>
          <w:szCs w:val="24"/>
          <w:highlight w:val="yellow"/>
          <w:lang w:eastAsia="zh-TW"/>
        </w:rPr>
        <w:t xml:space="preserve"> </w:t>
      </w:r>
      <w:r w:rsidRPr="002852FF">
        <w:rPr>
          <w:rFonts w:ascii="Calibri" w:hAnsi="Calibri" w:cs="Calibri"/>
          <w:sz w:val="24"/>
          <w:szCs w:val="24"/>
          <w:highlight w:val="yellow"/>
          <w:lang w:eastAsia="zh-TW"/>
        </w:rPr>
        <w:t>°C.</w:t>
      </w:r>
    </w:p>
    <w:p w14:paraId="70755EC6"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1C11C991" w14:textId="6DBAB596" w:rsidR="00D43E88" w:rsidRPr="002852FF" w:rsidRDefault="00D07695" w:rsidP="00800639">
      <w:pPr>
        <w:pStyle w:val="aa"/>
        <w:numPr>
          <w:ilvl w:val="1"/>
          <w:numId w:val="24"/>
        </w:numPr>
        <w:pBdr>
          <w:top w:val="nil"/>
          <w:left w:val="nil"/>
          <w:bottom w:val="nil"/>
          <w:right w:val="nil"/>
          <w:between w:val="nil"/>
        </w:pBdr>
        <w:spacing w:after="0" w:line="240" w:lineRule="auto"/>
        <w:ind w:left="0" w:firstLine="0"/>
        <w:jc w:val="both"/>
        <w:rPr>
          <w:rFonts w:ascii="Calibri" w:eastAsiaTheme="minorEastAsia" w:hAnsi="Calibri" w:cs="Calibri"/>
          <w:sz w:val="24"/>
          <w:szCs w:val="24"/>
          <w:highlight w:val="yellow"/>
          <w:lang w:eastAsia="zh-TW"/>
        </w:rPr>
      </w:pPr>
      <w:r w:rsidRPr="002852FF">
        <w:rPr>
          <w:rFonts w:ascii="Calibri" w:hAnsi="Calibri" w:cs="Calibri"/>
          <w:sz w:val="24"/>
          <w:szCs w:val="24"/>
          <w:highlight w:val="yellow"/>
          <w:lang w:eastAsia="zh-TW"/>
        </w:rPr>
        <w:t>After centrifugation, the mixtures are separated into two phases</w:t>
      </w:r>
      <w:r w:rsidR="002A5ED2" w:rsidRPr="002852FF">
        <w:rPr>
          <w:rFonts w:ascii="Calibri" w:hAnsi="Calibri" w:cs="Calibri"/>
          <w:sz w:val="24"/>
          <w:szCs w:val="24"/>
          <w:highlight w:val="yellow"/>
          <w:lang w:eastAsia="zh-TW"/>
        </w:rPr>
        <w:t xml:space="preserve"> (</w:t>
      </w:r>
      <w:r w:rsidR="002A5ED2" w:rsidRPr="002852FF">
        <w:rPr>
          <w:rFonts w:ascii="Calibri" w:hAnsi="Calibri" w:cs="Calibri"/>
          <w:b/>
          <w:bCs/>
          <w:sz w:val="24"/>
          <w:szCs w:val="24"/>
          <w:highlight w:val="yellow"/>
          <w:lang w:eastAsia="zh-TW"/>
        </w:rPr>
        <w:t>Figure 4</w:t>
      </w:r>
      <w:r w:rsidR="002A5ED2" w:rsidRPr="002852FF">
        <w:rPr>
          <w:rFonts w:ascii="Calibri" w:hAnsi="Calibri" w:cs="Calibri"/>
          <w:sz w:val="24"/>
          <w:szCs w:val="24"/>
          <w:highlight w:val="yellow"/>
          <w:lang w:eastAsia="zh-TW"/>
        </w:rPr>
        <w:t>)</w:t>
      </w:r>
      <w:r w:rsidRPr="002852FF">
        <w:rPr>
          <w:rFonts w:ascii="Calibri" w:hAnsi="Calibri" w:cs="Calibri"/>
          <w:sz w:val="24"/>
          <w:szCs w:val="24"/>
          <w:highlight w:val="yellow"/>
          <w:lang w:eastAsia="zh-TW"/>
        </w:rPr>
        <w:t>.</w:t>
      </w:r>
      <w:r w:rsidR="0009448B" w:rsidRPr="002852FF">
        <w:rPr>
          <w:rFonts w:ascii="Calibri" w:eastAsiaTheme="minorEastAsia" w:hAnsi="Calibri" w:cs="Calibri"/>
          <w:sz w:val="24"/>
          <w:szCs w:val="24"/>
          <w:highlight w:val="yellow"/>
          <w:lang w:eastAsia="zh-TW"/>
        </w:rPr>
        <w:t xml:space="preserve"> </w:t>
      </w:r>
    </w:p>
    <w:p w14:paraId="357CDEE5" w14:textId="77777777" w:rsidR="00D1553B" w:rsidRPr="002852FF" w:rsidRDefault="00D1553B"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6699C3E4" w14:textId="03B5AD4A" w:rsidR="00D84A6F" w:rsidRPr="002852FF" w:rsidRDefault="00D1553B"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r w:rsidRPr="002852FF">
        <w:rPr>
          <w:rFonts w:ascii="Calibri" w:eastAsiaTheme="minorEastAsia" w:hAnsi="Calibri" w:cs="Calibri"/>
          <w:sz w:val="24"/>
          <w:szCs w:val="24"/>
          <w:highlight w:val="yellow"/>
          <w:lang w:eastAsia="zh-TW"/>
        </w:rPr>
        <w:t>NOTE</w:t>
      </w:r>
      <w:r w:rsidR="00D84A6F" w:rsidRPr="002852FF">
        <w:rPr>
          <w:rFonts w:ascii="Calibri" w:eastAsiaTheme="minorEastAsia" w:hAnsi="Calibri" w:cs="Calibri"/>
          <w:sz w:val="24"/>
          <w:szCs w:val="24"/>
          <w:highlight w:val="yellow"/>
          <w:lang w:eastAsia="zh-TW"/>
        </w:rPr>
        <w:t xml:space="preserve">: </w:t>
      </w:r>
      <w:r w:rsidR="00D84A6F" w:rsidRPr="002852FF">
        <w:rPr>
          <w:rFonts w:ascii="Calibri" w:hAnsi="Calibri" w:cs="Calibri"/>
          <w:sz w:val="24"/>
          <w:szCs w:val="24"/>
          <w:highlight w:val="yellow"/>
          <w:lang w:eastAsia="zh-TW"/>
        </w:rPr>
        <w:t>Upon completion of phase separation, inspect the sample for two distinct layers: the upper organic phase (MTBE-rich) should appear transparent with a slight milky opacity, while the lower aqueous phase exhibits a yellow coloration attributable to the</w:t>
      </w:r>
      <w:r w:rsidR="00877F39" w:rsidRPr="002852FF">
        <w:rPr>
          <w:rFonts w:ascii="Calibri" w:eastAsiaTheme="minorEastAsia" w:hAnsi="Calibri" w:cs="Calibri"/>
          <w:sz w:val="24"/>
          <w:szCs w:val="24"/>
          <w:highlight w:val="yellow"/>
          <w:lang w:eastAsia="zh-TW"/>
        </w:rPr>
        <w:t xml:space="preserve"> </w:t>
      </w:r>
      <w:r w:rsidR="00877F39" w:rsidRPr="002852FF">
        <w:rPr>
          <w:rFonts w:ascii="Calibri" w:hAnsi="Calibri" w:cs="Calibri"/>
          <w:sz w:val="24"/>
          <w:szCs w:val="24"/>
          <w:highlight w:val="yellow"/>
          <w:lang w:eastAsia="zh-TW"/>
        </w:rPr>
        <w:t xml:space="preserve">presence of phenol red indicator. Proceed only if these phase characteristics are observed, as shown in </w:t>
      </w:r>
      <w:r w:rsidR="00877F39" w:rsidRPr="002852FF">
        <w:rPr>
          <w:rFonts w:ascii="Calibri" w:eastAsiaTheme="minorEastAsia" w:hAnsi="Calibri" w:cs="Calibri"/>
          <w:b/>
          <w:bCs/>
          <w:sz w:val="24"/>
          <w:szCs w:val="24"/>
          <w:highlight w:val="yellow"/>
          <w:lang w:eastAsia="zh-TW"/>
        </w:rPr>
        <w:t>Figure 4</w:t>
      </w:r>
      <w:r w:rsidR="00877F39" w:rsidRPr="002852FF">
        <w:rPr>
          <w:rFonts w:ascii="Calibri" w:hAnsi="Calibri" w:cs="Calibri"/>
          <w:sz w:val="24"/>
          <w:szCs w:val="24"/>
          <w:highlight w:val="yellow"/>
          <w:lang w:eastAsia="zh-TW"/>
        </w:rPr>
        <w:t>.</w:t>
      </w:r>
    </w:p>
    <w:p w14:paraId="3F7EE0A3" w14:textId="77777777" w:rsidR="00D84A6F" w:rsidRPr="002852FF" w:rsidRDefault="00D84A6F"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27B8B1A5" w14:textId="266DF907" w:rsidR="00D07695" w:rsidRPr="002852FF" w:rsidRDefault="00025489"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Collect </w:t>
      </w:r>
      <w:r w:rsidRPr="002852FF">
        <w:rPr>
          <w:rFonts w:ascii="Calibri" w:eastAsiaTheme="minorEastAsia" w:hAnsi="Calibri" w:cs="Calibri"/>
          <w:sz w:val="24"/>
          <w:szCs w:val="24"/>
          <w:highlight w:val="yellow"/>
          <w:lang w:eastAsia="zh-TW"/>
        </w:rPr>
        <w:t>700</w:t>
      </w:r>
      <w:r w:rsidR="00184F1F" w:rsidRPr="002852FF">
        <w:rPr>
          <w:rFonts w:ascii="Calibri" w:hAnsi="Calibri" w:cs="Calibri"/>
          <w:sz w:val="24"/>
          <w:szCs w:val="24"/>
          <w:highlight w:val="yellow"/>
          <w:lang w:eastAsia="zh-TW"/>
        </w:rPr>
        <w:t xml:space="preserve"> </w:t>
      </w:r>
      <w:proofErr w:type="spellStart"/>
      <w:r w:rsidR="00184F1F" w:rsidRPr="002852FF">
        <w:rPr>
          <w:rFonts w:ascii="Calibri" w:hAnsi="Calibri" w:cs="Calibri"/>
          <w:sz w:val="24"/>
          <w:szCs w:val="24"/>
          <w:highlight w:val="yellow"/>
          <w:lang w:eastAsia="zh-TW"/>
        </w:rPr>
        <w:t>μL</w:t>
      </w:r>
      <w:proofErr w:type="spellEnd"/>
      <w:r w:rsidR="00184F1F" w:rsidRPr="002852FF">
        <w:rPr>
          <w:rFonts w:ascii="Calibri" w:hAnsi="Calibri" w:cs="Calibri"/>
          <w:sz w:val="24"/>
          <w:szCs w:val="24"/>
          <w:highlight w:val="yellow"/>
          <w:lang w:eastAsia="zh-TW"/>
        </w:rPr>
        <w:t xml:space="preserve"> </w:t>
      </w:r>
      <w:r w:rsidR="00184F1F" w:rsidRPr="002852FF">
        <w:rPr>
          <w:rFonts w:ascii="Calibri" w:eastAsiaTheme="minorEastAsia" w:hAnsi="Calibri" w:cs="Calibri"/>
          <w:sz w:val="24"/>
          <w:szCs w:val="24"/>
          <w:highlight w:val="yellow"/>
          <w:lang w:eastAsia="zh-TW"/>
        </w:rPr>
        <w:t>of</w:t>
      </w:r>
      <w:r w:rsidR="00184F1F" w:rsidRPr="002852FF">
        <w:rPr>
          <w:rFonts w:ascii="Calibri" w:hAnsi="Calibri" w:cs="Calibri"/>
          <w:sz w:val="24"/>
          <w:szCs w:val="24"/>
          <w:highlight w:val="yellow"/>
          <w:lang w:eastAsia="zh-TW"/>
        </w:rPr>
        <w:t xml:space="preserve"> </w:t>
      </w:r>
      <w:r w:rsidR="00D07695" w:rsidRPr="002852FF">
        <w:rPr>
          <w:rFonts w:ascii="Calibri" w:hAnsi="Calibri" w:cs="Calibri"/>
          <w:sz w:val="24"/>
          <w:szCs w:val="24"/>
          <w:highlight w:val="yellow"/>
          <w:lang w:eastAsia="zh-TW"/>
        </w:rPr>
        <w:t>the upper organic fraction containing lipids carefully</w:t>
      </w:r>
      <w:r w:rsidR="002109FA" w:rsidRPr="002852FF">
        <w:rPr>
          <w:rFonts w:ascii="Calibri" w:eastAsiaTheme="minorEastAsia" w:hAnsi="Calibri" w:cs="Calibri"/>
          <w:sz w:val="24"/>
          <w:szCs w:val="24"/>
          <w:highlight w:val="yellow"/>
          <w:lang w:eastAsia="zh-TW"/>
        </w:rPr>
        <w:t xml:space="preserve"> </w:t>
      </w:r>
      <w:r w:rsidR="00D07695" w:rsidRPr="002852FF">
        <w:rPr>
          <w:rFonts w:ascii="Calibri" w:hAnsi="Calibri" w:cs="Calibri"/>
          <w:sz w:val="24"/>
          <w:szCs w:val="24"/>
          <w:highlight w:val="yellow"/>
          <w:lang w:eastAsia="zh-TW"/>
        </w:rPr>
        <w:t xml:space="preserve">and transfer to a </w:t>
      </w:r>
      <w:r w:rsidR="00043478" w:rsidRPr="002852FF">
        <w:rPr>
          <w:rFonts w:ascii="Calibri" w:eastAsiaTheme="minorEastAsia" w:hAnsi="Calibri" w:cs="Calibri"/>
          <w:sz w:val="24"/>
          <w:szCs w:val="24"/>
          <w:highlight w:val="yellow"/>
          <w:lang w:eastAsia="zh-TW"/>
        </w:rPr>
        <w:t xml:space="preserve">pre-chilled </w:t>
      </w:r>
      <w:r w:rsidR="00D07695" w:rsidRPr="002852FF">
        <w:rPr>
          <w:rFonts w:ascii="Calibri" w:hAnsi="Calibri" w:cs="Calibri"/>
          <w:sz w:val="24"/>
          <w:szCs w:val="24"/>
          <w:highlight w:val="yellow"/>
          <w:lang w:eastAsia="zh-TW"/>
        </w:rPr>
        <w:t>new 1.5 mL microcentrifuge tube.</w:t>
      </w:r>
    </w:p>
    <w:p w14:paraId="188F7399" w14:textId="77777777" w:rsidR="00AB0417" w:rsidRPr="002852FF" w:rsidRDefault="00AB0417"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55354191" w14:textId="49169B99" w:rsidR="00AB0417" w:rsidRPr="002852FF" w:rsidRDefault="00025489"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hAnsi="Calibri" w:cs="Calibri"/>
          <w:sz w:val="24"/>
          <w:szCs w:val="24"/>
          <w:highlight w:val="yellow"/>
          <w:lang w:eastAsia="zh-TW"/>
        </w:rPr>
        <w:t xml:space="preserve">Discard the lower aqueous phase containing residual MTBE and methanol as hazardous chemical waste. Collect waste in labeled, sealed containers and dispose of </w:t>
      </w:r>
      <w:r w:rsidR="00D1553B" w:rsidRPr="002852FF">
        <w:rPr>
          <w:rFonts w:ascii="Calibri" w:hAnsi="Calibri" w:cs="Calibri"/>
          <w:sz w:val="24"/>
          <w:szCs w:val="24"/>
          <w:highlight w:val="yellow"/>
          <w:lang w:eastAsia="zh-TW"/>
        </w:rPr>
        <w:t xml:space="preserve">it </w:t>
      </w:r>
      <w:r w:rsidRPr="002852FF">
        <w:rPr>
          <w:rFonts w:ascii="Calibri" w:hAnsi="Calibri" w:cs="Calibri"/>
          <w:sz w:val="24"/>
          <w:szCs w:val="24"/>
          <w:highlight w:val="yellow"/>
          <w:lang w:eastAsia="zh-TW"/>
        </w:rPr>
        <w:t>according to institutional hazardous waste protocols and local regulations. Do not pour solvents down the drain</w:t>
      </w:r>
      <w:r w:rsidRPr="002852FF">
        <w:rPr>
          <w:rFonts w:ascii="Calibri" w:eastAsiaTheme="minorEastAsia" w:hAnsi="Calibri" w:cs="Calibri"/>
          <w:sz w:val="24"/>
          <w:szCs w:val="24"/>
          <w:highlight w:val="yellow"/>
          <w:lang w:eastAsia="zh-TW"/>
        </w:rPr>
        <w:t>.</w:t>
      </w:r>
    </w:p>
    <w:p w14:paraId="0517743D" w14:textId="77777777" w:rsidR="00D43E88" w:rsidRPr="002852FF" w:rsidRDefault="00D43E88"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0DEB7958" w14:textId="5B47C635" w:rsidR="00E95AC0" w:rsidRPr="002852FF" w:rsidRDefault="00E95AC0"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eastAsiaTheme="minorEastAsia" w:hAnsi="Calibri" w:cs="Calibri"/>
          <w:sz w:val="24"/>
          <w:szCs w:val="24"/>
          <w:highlight w:val="yellow"/>
          <w:lang w:eastAsia="zh-TW"/>
        </w:rPr>
        <w:t>D</w:t>
      </w:r>
      <w:r w:rsidR="00D07695" w:rsidRPr="002852FF">
        <w:rPr>
          <w:rFonts w:ascii="Calibri" w:hAnsi="Calibri" w:cs="Calibri"/>
          <w:sz w:val="24"/>
          <w:szCs w:val="24"/>
          <w:highlight w:val="yellow"/>
          <w:lang w:eastAsia="zh-TW"/>
        </w:rPr>
        <w:t xml:space="preserve">ry the lipid extracts using a refrigerated </w:t>
      </w:r>
      <w:proofErr w:type="spellStart"/>
      <w:r w:rsidR="00D07695" w:rsidRPr="002852FF">
        <w:rPr>
          <w:rFonts w:ascii="Calibri" w:hAnsi="Calibri" w:cs="Calibri"/>
          <w:sz w:val="24"/>
          <w:szCs w:val="24"/>
          <w:highlight w:val="yellow"/>
          <w:lang w:eastAsia="zh-TW"/>
        </w:rPr>
        <w:t>SpeedVac</w:t>
      </w:r>
      <w:proofErr w:type="spellEnd"/>
      <w:r w:rsidR="00D07695" w:rsidRPr="002852FF">
        <w:rPr>
          <w:rFonts w:ascii="Calibri" w:hAnsi="Calibri" w:cs="Calibri"/>
          <w:sz w:val="24"/>
          <w:szCs w:val="24"/>
          <w:highlight w:val="yellow"/>
          <w:lang w:eastAsia="zh-TW"/>
        </w:rPr>
        <w:t xml:space="preserve"> concentrator </w:t>
      </w:r>
      <w:r w:rsidR="00025489" w:rsidRPr="002852FF">
        <w:rPr>
          <w:rFonts w:ascii="Calibri" w:eastAsiaTheme="minorEastAsia" w:hAnsi="Calibri" w:cs="Calibri"/>
          <w:sz w:val="24"/>
          <w:szCs w:val="24"/>
          <w:highlight w:val="yellow"/>
          <w:lang w:eastAsia="zh-TW"/>
        </w:rPr>
        <w:t xml:space="preserve">for 4 h </w:t>
      </w:r>
      <w:r w:rsidRPr="002852FF">
        <w:rPr>
          <w:rFonts w:ascii="Calibri" w:eastAsiaTheme="minorEastAsia" w:hAnsi="Calibri" w:cs="Calibri"/>
          <w:sz w:val="24"/>
          <w:szCs w:val="24"/>
          <w:highlight w:val="yellow"/>
          <w:lang w:eastAsia="zh-TW"/>
        </w:rPr>
        <w:t xml:space="preserve">at </w:t>
      </w:r>
      <w:r w:rsidR="00D07695" w:rsidRPr="002852FF">
        <w:rPr>
          <w:rFonts w:ascii="Calibri" w:hAnsi="Calibri" w:cs="Calibri"/>
          <w:sz w:val="24"/>
          <w:szCs w:val="24"/>
          <w:highlight w:val="yellow"/>
          <w:lang w:eastAsia="zh-TW"/>
        </w:rPr>
        <w:t>4</w:t>
      </w:r>
      <w:r w:rsidR="00127CD2" w:rsidRPr="002852FF">
        <w:rPr>
          <w:rFonts w:ascii="Calibri" w:eastAsiaTheme="minorEastAsia" w:hAnsi="Calibri" w:cs="Calibri"/>
          <w:sz w:val="24"/>
          <w:szCs w:val="24"/>
          <w:highlight w:val="yellow"/>
          <w:lang w:eastAsia="zh-TW"/>
        </w:rPr>
        <w:t xml:space="preserve"> </w:t>
      </w:r>
      <w:r w:rsidR="00D07695" w:rsidRPr="002852FF">
        <w:rPr>
          <w:rFonts w:ascii="Calibri" w:hAnsi="Calibri" w:cs="Calibri"/>
          <w:sz w:val="24"/>
          <w:szCs w:val="24"/>
          <w:highlight w:val="yellow"/>
          <w:lang w:eastAsia="zh-TW"/>
        </w:rPr>
        <w:t xml:space="preserve">°C. </w:t>
      </w:r>
    </w:p>
    <w:p w14:paraId="67947A22" w14:textId="77777777" w:rsidR="00025489" w:rsidRPr="002852FF" w:rsidRDefault="00025489"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503209D2" w14:textId="7535A838" w:rsidR="00A063F2" w:rsidRPr="002852FF" w:rsidRDefault="00D1553B"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r w:rsidRPr="002852FF">
        <w:rPr>
          <w:rFonts w:ascii="Calibri" w:eastAsiaTheme="minorEastAsia" w:hAnsi="Calibri" w:cs="Calibri"/>
          <w:sz w:val="24"/>
          <w:szCs w:val="24"/>
          <w:highlight w:val="yellow"/>
          <w:lang w:eastAsia="zh-TW"/>
        </w:rPr>
        <w:t>NOTE</w:t>
      </w:r>
      <w:r w:rsidR="00A063F2" w:rsidRPr="002852FF">
        <w:rPr>
          <w:rFonts w:ascii="Calibri" w:eastAsiaTheme="minorEastAsia" w:hAnsi="Calibri" w:cs="Calibri"/>
          <w:sz w:val="24"/>
          <w:szCs w:val="24"/>
          <w:highlight w:val="yellow"/>
          <w:lang w:eastAsia="zh-TW"/>
        </w:rPr>
        <w:t>: To ensure complete drying, periodically check the sample dryness starting at 2 h. Extend the drying time as necessary until samples are fully dried.</w:t>
      </w:r>
    </w:p>
    <w:p w14:paraId="7D1FBC2F" w14:textId="77777777" w:rsidR="00A063F2" w:rsidRPr="002852FF" w:rsidRDefault="00A063F2" w:rsidP="00800639">
      <w:pPr>
        <w:pStyle w:val="aa"/>
        <w:pBdr>
          <w:top w:val="nil"/>
          <w:left w:val="nil"/>
          <w:bottom w:val="nil"/>
          <w:right w:val="nil"/>
          <w:between w:val="nil"/>
        </w:pBdr>
        <w:spacing w:after="0" w:line="240" w:lineRule="auto"/>
        <w:ind w:left="0"/>
        <w:jc w:val="both"/>
        <w:rPr>
          <w:rFonts w:ascii="Calibri" w:eastAsiaTheme="minorEastAsia" w:hAnsi="Calibri" w:cs="Calibri"/>
          <w:sz w:val="24"/>
          <w:szCs w:val="24"/>
          <w:highlight w:val="yellow"/>
          <w:lang w:eastAsia="zh-TW"/>
        </w:rPr>
      </w:pPr>
    </w:p>
    <w:p w14:paraId="21709714" w14:textId="3F4EC7AC" w:rsidR="00D07695" w:rsidRPr="002852FF" w:rsidRDefault="002868F9"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2852FF">
        <w:rPr>
          <w:rFonts w:ascii="Calibri" w:eastAsiaTheme="minorEastAsia" w:hAnsi="Calibri" w:cs="Calibri"/>
          <w:sz w:val="24"/>
          <w:szCs w:val="24"/>
          <w:highlight w:val="yellow"/>
          <w:lang w:eastAsia="zh-TW"/>
        </w:rPr>
        <w:t xml:space="preserve">Store the </w:t>
      </w:r>
      <w:r w:rsidR="00D86FF8" w:rsidRPr="002852FF">
        <w:rPr>
          <w:rFonts w:ascii="Calibri" w:eastAsiaTheme="minorEastAsia" w:hAnsi="Calibri" w:cs="Calibri"/>
          <w:sz w:val="24"/>
          <w:szCs w:val="24"/>
          <w:highlight w:val="yellow"/>
          <w:lang w:eastAsia="zh-TW"/>
        </w:rPr>
        <w:t>dried lipid extracts</w:t>
      </w:r>
      <w:r w:rsidR="00E95AC0" w:rsidRPr="002852FF">
        <w:rPr>
          <w:rFonts w:ascii="Calibri" w:hAnsi="Calibri" w:cs="Calibri"/>
          <w:sz w:val="24"/>
          <w:szCs w:val="24"/>
          <w:highlight w:val="yellow"/>
          <w:lang w:eastAsia="zh-TW"/>
        </w:rPr>
        <w:t xml:space="preserve"> at -20</w:t>
      </w:r>
      <w:r w:rsidR="00127CD2" w:rsidRPr="002852FF">
        <w:rPr>
          <w:rFonts w:ascii="Calibri" w:eastAsiaTheme="minorEastAsia" w:hAnsi="Calibri" w:cs="Calibri"/>
          <w:sz w:val="24"/>
          <w:szCs w:val="24"/>
          <w:highlight w:val="yellow"/>
          <w:lang w:eastAsia="zh-TW"/>
        </w:rPr>
        <w:t xml:space="preserve"> </w:t>
      </w:r>
      <w:r w:rsidR="00E95AC0" w:rsidRPr="002852FF">
        <w:rPr>
          <w:rFonts w:ascii="Calibri" w:hAnsi="Calibri" w:cs="Calibri"/>
          <w:sz w:val="24"/>
          <w:szCs w:val="24"/>
          <w:highlight w:val="yellow"/>
          <w:lang w:eastAsia="zh-TW"/>
        </w:rPr>
        <w:t>°C</w:t>
      </w:r>
      <w:r w:rsidR="00B7647A" w:rsidRPr="002852FF">
        <w:rPr>
          <w:rFonts w:ascii="Calibri" w:eastAsiaTheme="minorEastAsia" w:hAnsi="Calibri" w:cs="Calibri"/>
          <w:sz w:val="24"/>
          <w:szCs w:val="24"/>
          <w:highlight w:val="yellow"/>
          <w:lang w:eastAsia="zh-TW"/>
        </w:rPr>
        <w:t xml:space="preserve"> for short-term storage </w:t>
      </w:r>
      <w:r w:rsidR="00C413DB" w:rsidRPr="002852FF">
        <w:rPr>
          <w:rFonts w:ascii="Calibri" w:eastAsiaTheme="minorEastAsia" w:hAnsi="Calibri" w:cs="Calibri"/>
          <w:sz w:val="24"/>
          <w:szCs w:val="24"/>
          <w:highlight w:val="yellow"/>
          <w:lang w:eastAsia="zh-TW"/>
        </w:rPr>
        <w:t>or</w:t>
      </w:r>
      <w:r w:rsidR="00FB51D9" w:rsidRPr="002852FF">
        <w:rPr>
          <w:rFonts w:ascii="Calibri" w:hAnsi="Calibri" w:cs="Calibri"/>
          <w:sz w:val="24"/>
          <w:szCs w:val="24"/>
          <w:highlight w:val="yellow"/>
          <w:lang w:eastAsia="zh-TW"/>
        </w:rPr>
        <w:t xml:space="preserve"> -</w:t>
      </w:r>
      <w:r w:rsidR="00FB51D9" w:rsidRPr="002852FF">
        <w:rPr>
          <w:rFonts w:ascii="Calibri" w:eastAsiaTheme="minorEastAsia" w:hAnsi="Calibri" w:cs="Calibri"/>
          <w:sz w:val="24"/>
          <w:szCs w:val="24"/>
          <w:highlight w:val="yellow"/>
          <w:lang w:eastAsia="zh-TW"/>
        </w:rPr>
        <w:t>8</w:t>
      </w:r>
      <w:r w:rsidR="00FB51D9" w:rsidRPr="002852FF">
        <w:rPr>
          <w:rFonts w:ascii="Calibri" w:hAnsi="Calibri" w:cs="Calibri"/>
          <w:sz w:val="24"/>
          <w:szCs w:val="24"/>
          <w:highlight w:val="yellow"/>
          <w:lang w:eastAsia="zh-TW"/>
        </w:rPr>
        <w:t>0</w:t>
      </w:r>
      <w:r w:rsidR="00127CD2" w:rsidRPr="002852FF">
        <w:rPr>
          <w:rFonts w:ascii="Calibri" w:eastAsiaTheme="minorEastAsia" w:hAnsi="Calibri" w:cs="Calibri"/>
          <w:sz w:val="24"/>
          <w:szCs w:val="24"/>
          <w:highlight w:val="yellow"/>
          <w:lang w:eastAsia="zh-TW"/>
        </w:rPr>
        <w:t xml:space="preserve"> </w:t>
      </w:r>
      <w:r w:rsidR="00FB51D9" w:rsidRPr="002852FF">
        <w:rPr>
          <w:rFonts w:ascii="Calibri" w:hAnsi="Calibri" w:cs="Calibri"/>
          <w:sz w:val="24"/>
          <w:szCs w:val="24"/>
          <w:highlight w:val="yellow"/>
          <w:lang w:eastAsia="zh-TW"/>
        </w:rPr>
        <w:t>°C</w:t>
      </w:r>
      <w:r w:rsidR="00FB51D9" w:rsidRPr="002852FF">
        <w:rPr>
          <w:rFonts w:ascii="Calibri" w:eastAsiaTheme="minorEastAsia" w:hAnsi="Calibri" w:cs="Calibri"/>
          <w:sz w:val="24"/>
          <w:szCs w:val="24"/>
          <w:highlight w:val="yellow"/>
          <w:lang w:eastAsia="zh-TW"/>
        </w:rPr>
        <w:t xml:space="preserve"> for long-term </w:t>
      </w:r>
      <w:r w:rsidR="00FB6042" w:rsidRPr="002852FF">
        <w:rPr>
          <w:rFonts w:ascii="Calibri" w:eastAsiaTheme="minorEastAsia" w:hAnsi="Calibri" w:cs="Calibri"/>
          <w:sz w:val="24"/>
          <w:szCs w:val="24"/>
          <w:highlight w:val="yellow"/>
          <w:lang w:eastAsia="zh-TW"/>
        </w:rPr>
        <w:t>storage.</w:t>
      </w:r>
    </w:p>
    <w:p w14:paraId="42704E60" w14:textId="77777777" w:rsidR="00D07695" w:rsidRPr="00800639" w:rsidRDefault="00D07695" w:rsidP="00800639">
      <w:pPr>
        <w:pStyle w:val="aa"/>
        <w:pBdr>
          <w:top w:val="nil"/>
          <w:left w:val="nil"/>
          <w:bottom w:val="nil"/>
          <w:right w:val="nil"/>
          <w:between w:val="nil"/>
        </w:pBdr>
        <w:spacing w:after="0" w:line="240" w:lineRule="auto"/>
        <w:ind w:left="0"/>
        <w:jc w:val="both"/>
        <w:rPr>
          <w:rFonts w:ascii="Calibri" w:eastAsiaTheme="minorEastAsia" w:hAnsi="Calibri" w:cs="Calibri"/>
          <w:color w:val="808080"/>
          <w:sz w:val="24"/>
          <w:szCs w:val="24"/>
          <w:lang w:eastAsia="zh-TW"/>
        </w:rPr>
      </w:pPr>
    </w:p>
    <w:p w14:paraId="1592CFE4" w14:textId="422415BE" w:rsidR="00B20D65" w:rsidRPr="00E06134" w:rsidRDefault="00626267" w:rsidP="00800639">
      <w:pPr>
        <w:pStyle w:val="aa"/>
        <w:numPr>
          <w:ilvl w:val="0"/>
          <w:numId w:val="24"/>
        </w:numPr>
        <w:pBdr>
          <w:top w:val="nil"/>
          <w:left w:val="nil"/>
          <w:bottom w:val="nil"/>
          <w:right w:val="nil"/>
          <w:between w:val="nil"/>
        </w:pBdr>
        <w:spacing w:after="0" w:line="240" w:lineRule="auto"/>
        <w:ind w:left="0" w:firstLine="0"/>
        <w:jc w:val="both"/>
        <w:rPr>
          <w:rFonts w:ascii="Calibri" w:hAnsi="Calibri" w:cs="Calibri"/>
          <w:b/>
          <w:bCs/>
          <w:sz w:val="24"/>
          <w:szCs w:val="24"/>
          <w:highlight w:val="yellow"/>
          <w:lang w:eastAsia="zh-TW"/>
        </w:rPr>
      </w:pPr>
      <w:r w:rsidRPr="00E06134">
        <w:rPr>
          <w:rFonts w:ascii="Calibri" w:eastAsiaTheme="minorEastAsia" w:hAnsi="Calibri" w:cs="Calibri"/>
          <w:b/>
          <w:bCs/>
          <w:sz w:val="24"/>
          <w:szCs w:val="24"/>
          <w:highlight w:val="yellow"/>
          <w:lang w:eastAsia="zh-TW"/>
        </w:rPr>
        <w:t xml:space="preserve">Reconstitution of </w:t>
      </w:r>
      <w:r w:rsidR="003A636E" w:rsidRPr="00E06134">
        <w:rPr>
          <w:rFonts w:ascii="Calibri" w:eastAsiaTheme="minorEastAsia" w:hAnsi="Calibri" w:cs="Calibri"/>
          <w:b/>
          <w:bCs/>
          <w:sz w:val="24"/>
          <w:szCs w:val="24"/>
          <w:highlight w:val="yellow"/>
          <w:lang w:eastAsia="zh-TW"/>
        </w:rPr>
        <w:t xml:space="preserve">extracted tear lipid </w:t>
      </w:r>
      <w:r w:rsidR="00800DF1" w:rsidRPr="00E06134">
        <w:rPr>
          <w:rFonts w:ascii="Calibri" w:eastAsiaTheme="minorEastAsia" w:hAnsi="Calibri" w:cs="Calibri"/>
          <w:b/>
          <w:bCs/>
          <w:sz w:val="24"/>
          <w:szCs w:val="24"/>
          <w:highlight w:val="yellow"/>
          <w:lang w:eastAsia="zh-TW"/>
        </w:rPr>
        <w:t xml:space="preserve">for </w:t>
      </w:r>
      <w:r w:rsidR="00AE55C3" w:rsidRPr="00E06134">
        <w:rPr>
          <w:rFonts w:ascii="Calibri" w:eastAsiaTheme="minorEastAsia" w:hAnsi="Calibri" w:cs="Calibri"/>
          <w:b/>
          <w:bCs/>
          <w:sz w:val="24"/>
          <w:szCs w:val="24"/>
          <w:highlight w:val="yellow"/>
          <w:lang w:eastAsia="zh-TW"/>
        </w:rPr>
        <w:t>LC</w:t>
      </w:r>
      <w:r w:rsidR="004C76E1" w:rsidRPr="00E06134">
        <w:rPr>
          <w:rFonts w:ascii="Calibri" w:hAnsi="Calibri" w:cs="Calibri"/>
          <w:sz w:val="24"/>
          <w:szCs w:val="24"/>
          <w:highlight w:val="yellow"/>
        </w:rPr>
        <w:t>–</w:t>
      </w:r>
      <w:r w:rsidR="00AE55C3" w:rsidRPr="00E06134">
        <w:rPr>
          <w:rFonts w:ascii="Calibri" w:eastAsiaTheme="minorEastAsia" w:hAnsi="Calibri" w:cs="Calibri"/>
          <w:b/>
          <w:bCs/>
          <w:sz w:val="24"/>
          <w:szCs w:val="24"/>
          <w:highlight w:val="yellow"/>
          <w:lang w:eastAsia="zh-TW"/>
        </w:rPr>
        <w:t xml:space="preserve">MS/MS </w:t>
      </w:r>
      <w:r w:rsidR="003A636E" w:rsidRPr="00E06134">
        <w:rPr>
          <w:rFonts w:ascii="Calibri" w:eastAsiaTheme="minorEastAsia" w:hAnsi="Calibri" w:cs="Calibri"/>
          <w:b/>
          <w:bCs/>
          <w:sz w:val="24"/>
          <w:szCs w:val="24"/>
          <w:highlight w:val="yellow"/>
          <w:lang w:eastAsia="zh-TW"/>
        </w:rPr>
        <w:t>a</w:t>
      </w:r>
      <w:r w:rsidR="00800DF1" w:rsidRPr="00E06134">
        <w:rPr>
          <w:rFonts w:ascii="Calibri" w:eastAsiaTheme="minorEastAsia" w:hAnsi="Calibri" w:cs="Calibri"/>
          <w:b/>
          <w:bCs/>
          <w:sz w:val="24"/>
          <w:szCs w:val="24"/>
          <w:highlight w:val="yellow"/>
          <w:lang w:eastAsia="zh-TW"/>
        </w:rPr>
        <w:t>nalysis</w:t>
      </w:r>
    </w:p>
    <w:p w14:paraId="39E3337C" w14:textId="77777777" w:rsidR="00C8562D" w:rsidRPr="00E06134" w:rsidRDefault="00C8562D" w:rsidP="00800639">
      <w:pPr>
        <w:pStyle w:val="aa"/>
        <w:pBdr>
          <w:top w:val="nil"/>
          <w:left w:val="nil"/>
          <w:bottom w:val="nil"/>
          <w:right w:val="nil"/>
          <w:between w:val="nil"/>
        </w:pBdr>
        <w:spacing w:after="0" w:line="240" w:lineRule="auto"/>
        <w:ind w:left="0"/>
        <w:jc w:val="both"/>
        <w:rPr>
          <w:rFonts w:ascii="Calibri" w:hAnsi="Calibri" w:cs="Calibri"/>
          <w:b/>
          <w:bCs/>
          <w:sz w:val="24"/>
          <w:szCs w:val="24"/>
          <w:highlight w:val="yellow"/>
          <w:lang w:eastAsia="zh-TW"/>
        </w:rPr>
      </w:pPr>
    </w:p>
    <w:p w14:paraId="26F375B6" w14:textId="17CB30AF" w:rsidR="00E9563D" w:rsidRPr="00E06134" w:rsidRDefault="002C7550"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E06134">
        <w:rPr>
          <w:rFonts w:ascii="Calibri" w:eastAsiaTheme="minorEastAsia" w:hAnsi="Calibri" w:cs="Calibri"/>
          <w:sz w:val="24"/>
          <w:szCs w:val="24"/>
          <w:highlight w:val="yellow"/>
          <w:lang w:eastAsia="zh-TW"/>
        </w:rPr>
        <w:t>R</w:t>
      </w:r>
      <w:r w:rsidR="00E9563D" w:rsidRPr="00E06134">
        <w:rPr>
          <w:rFonts w:ascii="Calibri" w:hAnsi="Calibri" w:cs="Calibri"/>
          <w:sz w:val="24"/>
          <w:szCs w:val="24"/>
          <w:highlight w:val="yellow"/>
          <w:lang w:eastAsia="zh-TW"/>
        </w:rPr>
        <w:t xml:space="preserve">econstitute the </w:t>
      </w:r>
      <w:r w:rsidR="00B364DA" w:rsidRPr="00E06134">
        <w:rPr>
          <w:rFonts w:ascii="Calibri" w:eastAsiaTheme="minorEastAsia" w:hAnsi="Calibri" w:cs="Calibri"/>
          <w:sz w:val="24"/>
          <w:szCs w:val="24"/>
          <w:highlight w:val="yellow"/>
          <w:lang w:eastAsia="zh-TW"/>
        </w:rPr>
        <w:t xml:space="preserve">dried lipid extracts </w:t>
      </w:r>
      <w:r w:rsidR="002350A1" w:rsidRPr="00E06134">
        <w:rPr>
          <w:rFonts w:ascii="Calibri" w:eastAsiaTheme="minorEastAsia" w:hAnsi="Calibri" w:cs="Calibri"/>
          <w:sz w:val="24"/>
          <w:szCs w:val="24"/>
          <w:highlight w:val="yellow"/>
          <w:lang w:eastAsia="zh-TW"/>
        </w:rPr>
        <w:t>with</w:t>
      </w:r>
      <w:r w:rsidR="00E9563D" w:rsidRPr="00E06134">
        <w:rPr>
          <w:rFonts w:ascii="Calibri" w:hAnsi="Calibri" w:cs="Calibri"/>
          <w:sz w:val="24"/>
          <w:szCs w:val="24"/>
          <w:highlight w:val="yellow"/>
          <w:lang w:eastAsia="zh-TW"/>
        </w:rPr>
        <w:t xml:space="preserve"> 50 </w:t>
      </w:r>
      <w:proofErr w:type="spellStart"/>
      <w:r w:rsidR="00E9563D" w:rsidRPr="00E06134">
        <w:rPr>
          <w:rFonts w:ascii="Calibri" w:hAnsi="Calibri" w:cs="Calibri"/>
          <w:sz w:val="24"/>
          <w:szCs w:val="24"/>
          <w:highlight w:val="yellow"/>
          <w:lang w:eastAsia="zh-TW"/>
        </w:rPr>
        <w:t>μL</w:t>
      </w:r>
      <w:proofErr w:type="spellEnd"/>
      <w:r w:rsidR="00E9563D" w:rsidRPr="00E06134">
        <w:rPr>
          <w:rFonts w:ascii="Calibri" w:hAnsi="Calibri" w:cs="Calibri"/>
          <w:sz w:val="24"/>
          <w:szCs w:val="24"/>
          <w:highlight w:val="yellow"/>
          <w:lang w:eastAsia="zh-TW"/>
        </w:rPr>
        <w:t xml:space="preserve"> of the ice-cold methanol</w:t>
      </w:r>
      <w:r w:rsidR="00981C08" w:rsidRPr="00E06134">
        <w:rPr>
          <w:rFonts w:ascii="Calibri" w:eastAsiaTheme="minorEastAsia" w:hAnsi="Calibri" w:cs="Calibri"/>
          <w:sz w:val="24"/>
          <w:szCs w:val="24"/>
          <w:highlight w:val="yellow"/>
          <w:lang w:eastAsia="zh-TW"/>
        </w:rPr>
        <w:t xml:space="preserve"> (MS grade)</w:t>
      </w:r>
      <w:r w:rsidR="00E9563D" w:rsidRPr="00E06134">
        <w:rPr>
          <w:rFonts w:ascii="Calibri" w:hAnsi="Calibri" w:cs="Calibri"/>
          <w:sz w:val="24"/>
          <w:szCs w:val="24"/>
          <w:highlight w:val="yellow"/>
          <w:lang w:eastAsia="zh-TW"/>
        </w:rPr>
        <w:t>/chloroform</w:t>
      </w:r>
      <w:r w:rsidR="003439C3" w:rsidRPr="00E06134">
        <w:rPr>
          <w:rFonts w:ascii="Calibri" w:eastAsiaTheme="minorEastAsia" w:hAnsi="Calibri" w:cs="Calibri"/>
          <w:sz w:val="24"/>
          <w:szCs w:val="24"/>
          <w:highlight w:val="yellow"/>
          <w:lang w:eastAsia="zh-TW"/>
        </w:rPr>
        <w:t xml:space="preserve"> (HPLC grade)</w:t>
      </w:r>
      <w:r w:rsidR="00E9563D" w:rsidRPr="00E06134">
        <w:rPr>
          <w:rFonts w:ascii="Calibri" w:hAnsi="Calibri" w:cs="Calibri"/>
          <w:sz w:val="24"/>
          <w:szCs w:val="24"/>
          <w:highlight w:val="yellow"/>
          <w:lang w:eastAsia="zh-TW"/>
        </w:rPr>
        <w:t xml:space="preserve"> mix (1:1, v/v) as the solvent </w:t>
      </w:r>
      <w:r w:rsidR="00B30743" w:rsidRPr="00E06134">
        <w:rPr>
          <w:rFonts w:ascii="Calibri" w:eastAsiaTheme="minorEastAsia" w:hAnsi="Calibri" w:cs="Calibri"/>
          <w:sz w:val="24"/>
          <w:szCs w:val="24"/>
          <w:highlight w:val="yellow"/>
          <w:lang w:eastAsia="zh-TW"/>
        </w:rPr>
        <w:t xml:space="preserve">(1 </w:t>
      </w:r>
      <w:proofErr w:type="spellStart"/>
      <w:r w:rsidR="00B30743" w:rsidRPr="00E06134">
        <w:rPr>
          <w:rFonts w:ascii="Calibri" w:eastAsiaTheme="minorEastAsia" w:hAnsi="Calibri" w:cs="Calibri"/>
          <w:sz w:val="24"/>
          <w:szCs w:val="24"/>
          <w:highlight w:val="yellow"/>
          <w:lang w:eastAsia="zh-TW"/>
        </w:rPr>
        <w:t>μL</w:t>
      </w:r>
      <w:proofErr w:type="spellEnd"/>
      <w:r w:rsidR="00B30743" w:rsidRPr="00E06134">
        <w:rPr>
          <w:rFonts w:ascii="Calibri" w:eastAsiaTheme="minorEastAsia" w:hAnsi="Calibri" w:cs="Calibri"/>
          <w:sz w:val="24"/>
          <w:szCs w:val="24"/>
          <w:highlight w:val="yellow"/>
          <w:lang w:eastAsia="zh-TW"/>
        </w:rPr>
        <w:t xml:space="preserve"> of solvent per 1 mm of PRT used)</w:t>
      </w:r>
      <w:r w:rsidR="00B30743" w:rsidRPr="00E06134">
        <w:rPr>
          <w:rFonts w:ascii="Calibri" w:hAnsi="Calibri" w:cs="Calibri"/>
          <w:sz w:val="24"/>
          <w:szCs w:val="24"/>
          <w:highlight w:val="yellow"/>
          <w:lang w:eastAsia="zh-TW"/>
        </w:rPr>
        <w:t xml:space="preserve"> </w:t>
      </w:r>
      <w:r w:rsidR="00E9563D" w:rsidRPr="00E06134">
        <w:rPr>
          <w:rFonts w:ascii="Calibri" w:hAnsi="Calibri" w:cs="Calibri"/>
          <w:sz w:val="24"/>
          <w:szCs w:val="24"/>
          <w:highlight w:val="yellow"/>
          <w:lang w:eastAsia="zh-TW"/>
        </w:rPr>
        <w:t>and follow by sonication in a pre-cooled</w:t>
      </w:r>
      <w:r w:rsidR="00BF369C" w:rsidRPr="00E06134">
        <w:rPr>
          <w:rFonts w:ascii="Calibri" w:hAnsi="Calibri" w:cs="Calibri"/>
          <w:sz w:val="24"/>
          <w:szCs w:val="24"/>
          <w:highlight w:val="yellow"/>
          <w:lang w:eastAsia="zh-TW"/>
        </w:rPr>
        <w:t xml:space="preserve"> </w:t>
      </w:r>
      <w:r w:rsidR="00BF369C" w:rsidRPr="00E06134">
        <w:rPr>
          <w:rFonts w:ascii="Calibri" w:eastAsiaTheme="minorEastAsia" w:hAnsi="Calibri" w:cs="Calibri"/>
          <w:sz w:val="24"/>
          <w:szCs w:val="24"/>
          <w:highlight w:val="yellow"/>
          <w:lang w:eastAsia="zh-TW"/>
        </w:rPr>
        <w:t>ultrasonic cleanser</w:t>
      </w:r>
      <w:r w:rsidR="00E9563D" w:rsidRPr="00E06134">
        <w:rPr>
          <w:rFonts w:ascii="Calibri" w:hAnsi="Calibri" w:cs="Calibri"/>
          <w:sz w:val="24"/>
          <w:szCs w:val="24"/>
          <w:highlight w:val="yellow"/>
          <w:lang w:eastAsia="zh-TW"/>
        </w:rPr>
        <w:t xml:space="preserve"> for 15 min. </w:t>
      </w:r>
    </w:p>
    <w:p w14:paraId="6B1DF30E" w14:textId="77777777" w:rsidR="00C8562D" w:rsidRPr="00E06134" w:rsidRDefault="00C8562D"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64F785AE" w14:textId="352A11F9" w:rsidR="00E9563D" w:rsidRPr="00E06134" w:rsidRDefault="00E9563D"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E06134">
        <w:rPr>
          <w:rFonts w:ascii="Calibri" w:hAnsi="Calibri" w:cs="Calibri"/>
          <w:sz w:val="24"/>
          <w:szCs w:val="24"/>
          <w:highlight w:val="yellow"/>
          <w:lang w:eastAsia="zh-TW"/>
        </w:rPr>
        <w:t>Centrifuge the reconstituted lipid extract</w:t>
      </w:r>
      <w:r w:rsidR="00C65527" w:rsidRPr="00E06134">
        <w:rPr>
          <w:rFonts w:ascii="Calibri" w:eastAsiaTheme="minorEastAsia" w:hAnsi="Calibri" w:cs="Calibri"/>
          <w:sz w:val="24"/>
          <w:szCs w:val="24"/>
          <w:highlight w:val="yellow"/>
          <w:lang w:eastAsia="zh-TW"/>
        </w:rPr>
        <w:t>s</w:t>
      </w:r>
      <w:r w:rsidRPr="00E06134">
        <w:rPr>
          <w:rFonts w:ascii="Calibri" w:hAnsi="Calibri" w:cs="Calibri"/>
          <w:sz w:val="24"/>
          <w:szCs w:val="24"/>
          <w:highlight w:val="yellow"/>
          <w:lang w:eastAsia="zh-TW"/>
        </w:rPr>
        <w:t xml:space="preserve"> at 14,000</w:t>
      </w:r>
      <w:r w:rsidR="003E0765" w:rsidRPr="00E06134">
        <w:rPr>
          <w:rFonts w:ascii="Calibri" w:eastAsiaTheme="minorEastAsia" w:hAnsi="Calibri" w:cs="Calibri"/>
          <w:sz w:val="24"/>
          <w:szCs w:val="24"/>
          <w:highlight w:val="yellow"/>
          <w:lang w:eastAsia="zh-TW"/>
        </w:rPr>
        <w:t xml:space="preserve"> ×</w:t>
      </w:r>
      <w:r w:rsidR="003A636E" w:rsidRPr="00E06134">
        <w:rPr>
          <w:rFonts w:ascii="Calibri" w:eastAsiaTheme="minorEastAsia" w:hAnsi="Calibri" w:cs="Calibri"/>
          <w:sz w:val="24"/>
          <w:szCs w:val="24"/>
          <w:highlight w:val="yellow"/>
          <w:lang w:eastAsia="zh-TW"/>
        </w:rPr>
        <w:t xml:space="preserve"> </w:t>
      </w:r>
      <w:r w:rsidRPr="00E06134">
        <w:rPr>
          <w:rFonts w:ascii="Calibri" w:hAnsi="Calibri" w:cs="Calibri"/>
          <w:i/>
          <w:iCs/>
          <w:sz w:val="24"/>
          <w:szCs w:val="24"/>
          <w:highlight w:val="yellow"/>
          <w:lang w:eastAsia="zh-TW"/>
        </w:rPr>
        <w:t xml:space="preserve">g </w:t>
      </w:r>
      <w:r w:rsidRPr="00E06134">
        <w:rPr>
          <w:rFonts w:ascii="Calibri" w:hAnsi="Calibri" w:cs="Calibri"/>
          <w:sz w:val="24"/>
          <w:szCs w:val="24"/>
          <w:highlight w:val="yellow"/>
          <w:lang w:eastAsia="zh-TW"/>
        </w:rPr>
        <w:t>and 4</w:t>
      </w:r>
      <w:r w:rsidR="00127CD2" w:rsidRPr="00E06134">
        <w:rPr>
          <w:rFonts w:ascii="Calibri" w:eastAsiaTheme="minorEastAsia" w:hAnsi="Calibri" w:cs="Calibri"/>
          <w:sz w:val="24"/>
          <w:szCs w:val="24"/>
          <w:highlight w:val="yellow"/>
          <w:lang w:eastAsia="zh-TW"/>
        </w:rPr>
        <w:t xml:space="preserve"> </w:t>
      </w:r>
      <w:r w:rsidRPr="00E06134">
        <w:rPr>
          <w:rFonts w:ascii="Calibri" w:hAnsi="Calibri" w:cs="Calibri"/>
          <w:sz w:val="24"/>
          <w:szCs w:val="24"/>
          <w:highlight w:val="yellow"/>
          <w:lang w:eastAsia="zh-TW"/>
        </w:rPr>
        <w:t>°C for 10 min.</w:t>
      </w:r>
    </w:p>
    <w:p w14:paraId="3DAC433B" w14:textId="77777777" w:rsidR="00C8562D" w:rsidRPr="00E06134" w:rsidRDefault="00C8562D"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0C0C1E03" w14:textId="419D602C" w:rsidR="00D93FF5" w:rsidRPr="00E06134" w:rsidRDefault="00E9563D"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E06134">
        <w:rPr>
          <w:rFonts w:ascii="Calibri" w:hAnsi="Calibri" w:cs="Calibri"/>
          <w:sz w:val="24"/>
          <w:szCs w:val="24"/>
          <w:highlight w:val="yellow"/>
          <w:lang w:eastAsia="zh-TW"/>
        </w:rPr>
        <w:t xml:space="preserve">Carefully transfer 40 </w:t>
      </w:r>
      <w:proofErr w:type="spellStart"/>
      <w:r w:rsidRPr="00E06134">
        <w:rPr>
          <w:rFonts w:ascii="Calibri" w:hAnsi="Calibri" w:cs="Calibri"/>
          <w:sz w:val="24"/>
          <w:szCs w:val="24"/>
          <w:highlight w:val="yellow"/>
          <w:lang w:eastAsia="zh-TW"/>
        </w:rPr>
        <w:t>μL</w:t>
      </w:r>
      <w:proofErr w:type="spellEnd"/>
      <w:r w:rsidRPr="00E06134">
        <w:rPr>
          <w:rFonts w:ascii="Calibri" w:hAnsi="Calibri" w:cs="Calibri"/>
          <w:sz w:val="24"/>
          <w:szCs w:val="24"/>
          <w:highlight w:val="yellow"/>
          <w:lang w:eastAsia="zh-TW"/>
        </w:rPr>
        <w:t xml:space="preserve"> of the supernatant to a</w:t>
      </w:r>
      <w:r w:rsidR="0036755B" w:rsidRPr="00E06134">
        <w:rPr>
          <w:rFonts w:ascii="Calibri" w:eastAsiaTheme="minorEastAsia" w:hAnsi="Calibri" w:cs="Calibri"/>
          <w:sz w:val="24"/>
          <w:szCs w:val="24"/>
          <w:highlight w:val="yellow"/>
          <w:lang w:eastAsia="zh-TW"/>
        </w:rPr>
        <w:t>n</w:t>
      </w:r>
      <w:r w:rsidRPr="00E06134">
        <w:rPr>
          <w:rFonts w:ascii="Calibri" w:hAnsi="Calibri" w:cs="Calibri"/>
          <w:sz w:val="24"/>
          <w:szCs w:val="24"/>
          <w:highlight w:val="yellow"/>
          <w:lang w:eastAsia="zh-TW"/>
        </w:rPr>
        <w:t xml:space="preserve"> </w:t>
      </w:r>
      <w:r w:rsidR="00CF6F69" w:rsidRPr="00E06134">
        <w:rPr>
          <w:rFonts w:ascii="Calibri" w:eastAsiaTheme="minorEastAsia" w:hAnsi="Calibri" w:cs="Calibri"/>
          <w:sz w:val="24"/>
          <w:szCs w:val="24"/>
          <w:highlight w:val="yellow"/>
          <w:lang w:eastAsia="zh-TW"/>
        </w:rPr>
        <w:t>auto</w:t>
      </w:r>
      <w:r w:rsidRPr="00E06134">
        <w:rPr>
          <w:rFonts w:ascii="Calibri" w:hAnsi="Calibri" w:cs="Calibri"/>
          <w:sz w:val="24"/>
          <w:szCs w:val="24"/>
          <w:highlight w:val="yellow"/>
          <w:lang w:eastAsia="zh-TW"/>
        </w:rPr>
        <w:t>sample</w:t>
      </w:r>
      <w:r w:rsidR="00CF6F69" w:rsidRPr="00E06134">
        <w:rPr>
          <w:rFonts w:ascii="Calibri" w:eastAsiaTheme="minorEastAsia" w:hAnsi="Calibri" w:cs="Calibri"/>
          <w:sz w:val="24"/>
          <w:szCs w:val="24"/>
          <w:highlight w:val="yellow"/>
          <w:lang w:eastAsia="zh-TW"/>
        </w:rPr>
        <w:t>r</w:t>
      </w:r>
      <w:r w:rsidRPr="00E06134">
        <w:rPr>
          <w:rFonts w:ascii="Calibri" w:hAnsi="Calibri" w:cs="Calibri"/>
          <w:sz w:val="24"/>
          <w:szCs w:val="24"/>
          <w:highlight w:val="yellow"/>
          <w:lang w:eastAsia="zh-TW"/>
        </w:rPr>
        <w:t xml:space="preserve"> </w:t>
      </w:r>
      <w:r w:rsidR="00CF6F69" w:rsidRPr="00E06134">
        <w:rPr>
          <w:rFonts w:ascii="Calibri" w:eastAsiaTheme="minorEastAsia" w:hAnsi="Calibri" w:cs="Calibri"/>
          <w:sz w:val="24"/>
          <w:szCs w:val="24"/>
          <w:highlight w:val="yellow"/>
          <w:lang w:eastAsia="zh-TW"/>
        </w:rPr>
        <w:t xml:space="preserve">glass </w:t>
      </w:r>
      <w:r w:rsidRPr="00E06134">
        <w:rPr>
          <w:rFonts w:ascii="Calibri" w:hAnsi="Calibri" w:cs="Calibri"/>
          <w:sz w:val="24"/>
          <w:szCs w:val="24"/>
          <w:highlight w:val="yellow"/>
          <w:lang w:eastAsia="zh-TW"/>
        </w:rPr>
        <w:t>vial</w:t>
      </w:r>
      <w:r w:rsidR="00FB2AA5" w:rsidRPr="00E06134">
        <w:rPr>
          <w:rFonts w:ascii="Calibri" w:eastAsiaTheme="minorEastAsia" w:hAnsi="Calibri" w:cs="Calibri"/>
          <w:sz w:val="24"/>
          <w:szCs w:val="24"/>
          <w:highlight w:val="yellow"/>
          <w:lang w:eastAsia="zh-TW"/>
        </w:rPr>
        <w:t xml:space="preserve"> </w:t>
      </w:r>
      <w:r w:rsidRPr="00E06134">
        <w:rPr>
          <w:rFonts w:ascii="Calibri" w:hAnsi="Calibri" w:cs="Calibri"/>
          <w:sz w:val="24"/>
          <w:szCs w:val="24"/>
          <w:highlight w:val="yellow"/>
          <w:lang w:eastAsia="zh-TW"/>
        </w:rPr>
        <w:t xml:space="preserve">with </w:t>
      </w:r>
      <w:r w:rsidR="003A636E" w:rsidRPr="00E06134">
        <w:rPr>
          <w:rFonts w:ascii="Calibri" w:hAnsi="Calibri" w:cs="Calibri"/>
          <w:sz w:val="24"/>
          <w:szCs w:val="24"/>
          <w:highlight w:val="yellow"/>
          <w:lang w:eastAsia="zh-TW"/>
        </w:rPr>
        <w:t xml:space="preserve">a </w:t>
      </w:r>
      <w:r w:rsidRPr="00E06134">
        <w:rPr>
          <w:rFonts w:ascii="Calibri" w:hAnsi="Calibri" w:cs="Calibri"/>
          <w:sz w:val="24"/>
          <w:szCs w:val="24"/>
          <w:highlight w:val="yellow"/>
          <w:lang w:eastAsia="zh-TW"/>
        </w:rPr>
        <w:t>glass insert</w:t>
      </w:r>
      <w:r w:rsidR="006B1512" w:rsidRPr="00E06134">
        <w:rPr>
          <w:rFonts w:ascii="Calibri" w:eastAsiaTheme="minorEastAsia" w:hAnsi="Calibri" w:cs="Calibri"/>
          <w:sz w:val="24"/>
          <w:szCs w:val="24"/>
          <w:highlight w:val="yellow"/>
          <w:lang w:eastAsia="zh-TW"/>
        </w:rPr>
        <w:t xml:space="preserve"> installed</w:t>
      </w:r>
      <w:r w:rsidR="00D93FF5" w:rsidRPr="00E06134">
        <w:rPr>
          <w:rFonts w:ascii="Calibri" w:eastAsiaTheme="minorEastAsia" w:hAnsi="Calibri" w:cs="Calibri"/>
          <w:sz w:val="24"/>
          <w:szCs w:val="24"/>
          <w:highlight w:val="yellow"/>
          <w:lang w:eastAsia="zh-TW"/>
        </w:rPr>
        <w:t>.</w:t>
      </w:r>
    </w:p>
    <w:p w14:paraId="4410CE91" w14:textId="77777777" w:rsidR="00B30743" w:rsidRPr="00E06134" w:rsidRDefault="00B30743" w:rsidP="00800639">
      <w:pPr>
        <w:pStyle w:val="aa"/>
        <w:pBdr>
          <w:top w:val="nil"/>
          <w:left w:val="nil"/>
          <w:bottom w:val="nil"/>
          <w:right w:val="nil"/>
          <w:between w:val="nil"/>
        </w:pBdr>
        <w:spacing w:after="0" w:line="240" w:lineRule="auto"/>
        <w:ind w:left="0"/>
        <w:jc w:val="both"/>
        <w:rPr>
          <w:rFonts w:ascii="Calibri" w:hAnsi="Calibri" w:cs="Calibri"/>
          <w:sz w:val="24"/>
          <w:szCs w:val="24"/>
          <w:highlight w:val="yellow"/>
          <w:lang w:eastAsia="zh-TW"/>
        </w:rPr>
      </w:pPr>
    </w:p>
    <w:p w14:paraId="616BCEF1" w14:textId="24446885" w:rsidR="00DE00F8" w:rsidRPr="00E06134" w:rsidRDefault="00D93FF5" w:rsidP="00800639">
      <w:pPr>
        <w:pStyle w:val="aa"/>
        <w:numPr>
          <w:ilvl w:val="1"/>
          <w:numId w:val="24"/>
        </w:numPr>
        <w:pBdr>
          <w:top w:val="nil"/>
          <w:left w:val="nil"/>
          <w:bottom w:val="nil"/>
          <w:right w:val="nil"/>
          <w:between w:val="nil"/>
        </w:pBdr>
        <w:spacing w:after="0" w:line="240" w:lineRule="auto"/>
        <w:ind w:left="0" w:firstLine="0"/>
        <w:jc w:val="both"/>
        <w:rPr>
          <w:rFonts w:ascii="Calibri" w:hAnsi="Calibri" w:cs="Calibri"/>
          <w:sz w:val="24"/>
          <w:szCs w:val="24"/>
          <w:highlight w:val="yellow"/>
          <w:lang w:eastAsia="zh-TW"/>
        </w:rPr>
      </w:pPr>
      <w:r w:rsidRPr="00E06134">
        <w:rPr>
          <w:rFonts w:ascii="Calibri" w:eastAsiaTheme="minorEastAsia" w:hAnsi="Calibri" w:cs="Calibri"/>
          <w:sz w:val="24"/>
          <w:szCs w:val="24"/>
          <w:highlight w:val="yellow"/>
          <w:lang w:eastAsia="zh-TW"/>
        </w:rPr>
        <w:t>T</w:t>
      </w:r>
      <w:r w:rsidR="005569AA" w:rsidRPr="00E06134">
        <w:rPr>
          <w:rFonts w:ascii="Calibri" w:eastAsiaTheme="minorEastAsia" w:hAnsi="Calibri" w:cs="Calibri"/>
          <w:sz w:val="24"/>
          <w:szCs w:val="24"/>
          <w:highlight w:val="yellow"/>
          <w:lang w:eastAsia="zh-TW"/>
        </w:rPr>
        <w:t xml:space="preserve">ightly cap </w:t>
      </w:r>
      <w:r w:rsidRPr="00E06134">
        <w:rPr>
          <w:rFonts w:ascii="Calibri" w:eastAsiaTheme="minorEastAsia" w:hAnsi="Calibri" w:cs="Calibri"/>
          <w:sz w:val="24"/>
          <w:szCs w:val="24"/>
          <w:highlight w:val="yellow"/>
          <w:lang w:eastAsia="zh-TW"/>
        </w:rPr>
        <w:t xml:space="preserve">the vial </w:t>
      </w:r>
      <w:r w:rsidR="005569AA" w:rsidRPr="00E06134">
        <w:rPr>
          <w:rFonts w:ascii="Calibri" w:eastAsiaTheme="minorEastAsia" w:hAnsi="Calibri" w:cs="Calibri"/>
          <w:sz w:val="24"/>
          <w:szCs w:val="24"/>
          <w:highlight w:val="yellow"/>
          <w:lang w:eastAsia="zh-TW"/>
        </w:rPr>
        <w:t xml:space="preserve">with </w:t>
      </w:r>
      <w:r w:rsidR="003A636E" w:rsidRPr="00E06134">
        <w:rPr>
          <w:rFonts w:ascii="Calibri" w:eastAsiaTheme="minorEastAsia" w:hAnsi="Calibri" w:cs="Calibri"/>
          <w:sz w:val="24"/>
          <w:szCs w:val="24"/>
          <w:highlight w:val="yellow"/>
          <w:lang w:eastAsia="zh-TW"/>
        </w:rPr>
        <w:t xml:space="preserve">a </w:t>
      </w:r>
      <w:r w:rsidR="00E9563D" w:rsidRPr="00E06134">
        <w:rPr>
          <w:rFonts w:ascii="Calibri" w:hAnsi="Calibri" w:cs="Calibri"/>
          <w:sz w:val="24"/>
          <w:szCs w:val="24"/>
          <w:highlight w:val="yellow"/>
          <w:lang w:eastAsia="zh-TW"/>
        </w:rPr>
        <w:t xml:space="preserve">non-slit septum open top </w:t>
      </w:r>
      <w:r w:rsidR="00AB7428" w:rsidRPr="00E06134">
        <w:rPr>
          <w:rFonts w:ascii="Calibri" w:hAnsi="Calibri" w:cs="Calibri"/>
          <w:sz w:val="24"/>
          <w:szCs w:val="24"/>
          <w:highlight w:val="yellow"/>
          <w:lang w:eastAsia="zh-TW"/>
        </w:rPr>
        <w:t>cap</w:t>
      </w:r>
      <w:r w:rsidR="00AB7428" w:rsidRPr="00E06134">
        <w:rPr>
          <w:rFonts w:ascii="Calibri" w:eastAsiaTheme="minorEastAsia" w:hAnsi="Calibri" w:cs="Calibri"/>
          <w:sz w:val="24"/>
          <w:szCs w:val="24"/>
          <w:highlight w:val="yellow"/>
          <w:lang w:eastAsia="zh-TW"/>
        </w:rPr>
        <w:t xml:space="preserve"> </w:t>
      </w:r>
      <w:r w:rsidR="00AB7428" w:rsidRPr="00E06134">
        <w:rPr>
          <w:rFonts w:ascii="Calibri" w:hAnsi="Calibri" w:cs="Calibri"/>
          <w:sz w:val="24"/>
          <w:szCs w:val="24"/>
          <w:highlight w:val="yellow"/>
          <w:lang w:eastAsia="zh-TW"/>
        </w:rPr>
        <w:t xml:space="preserve">and ready for </w:t>
      </w:r>
      <w:r w:rsidR="00AE55C3" w:rsidRPr="00E06134">
        <w:rPr>
          <w:rFonts w:ascii="Calibri" w:eastAsiaTheme="minorEastAsia" w:hAnsi="Calibri" w:cs="Calibri"/>
          <w:sz w:val="24"/>
          <w:szCs w:val="24"/>
          <w:highlight w:val="yellow"/>
          <w:lang w:eastAsia="zh-TW"/>
        </w:rPr>
        <w:t>LC-MS/MS</w:t>
      </w:r>
      <w:r w:rsidR="00AB7428" w:rsidRPr="00E06134">
        <w:rPr>
          <w:rFonts w:ascii="Calibri" w:hAnsi="Calibri" w:cs="Calibri"/>
          <w:sz w:val="24"/>
          <w:szCs w:val="24"/>
          <w:highlight w:val="yellow"/>
          <w:lang w:eastAsia="zh-TW"/>
        </w:rPr>
        <w:t xml:space="preserve"> analysis.</w:t>
      </w:r>
    </w:p>
    <w:p w14:paraId="49D9EA59" w14:textId="77777777" w:rsidR="00AB7428" w:rsidRPr="00800639" w:rsidRDefault="00AB7428" w:rsidP="00800639">
      <w:pPr>
        <w:pStyle w:val="aa"/>
        <w:pBdr>
          <w:top w:val="nil"/>
          <w:left w:val="nil"/>
          <w:bottom w:val="nil"/>
          <w:right w:val="nil"/>
          <w:between w:val="nil"/>
        </w:pBdr>
        <w:spacing w:after="0" w:line="240" w:lineRule="auto"/>
        <w:ind w:left="0"/>
        <w:jc w:val="both"/>
        <w:rPr>
          <w:rFonts w:ascii="Calibri" w:hAnsi="Calibri" w:cs="Calibri"/>
          <w:sz w:val="24"/>
          <w:szCs w:val="24"/>
          <w:lang w:eastAsia="zh-TW"/>
        </w:rPr>
      </w:pPr>
    </w:p>
    <w:p w14:paraId="6B9AB5ED" w14:textId="5AEE2ABF" w:rsidR="00800DF1" w:rsidRPr="00800639" w:rsidRDefault="004F61F6" w:rsidP="00800639">
      <w:pPr>
        <w:pStyle w:val="aa"/>
        <w:numPr>
          <w:ilvl w:val="0"/>
          <w:numId w:val="24"/>
        </w:numPr>
        <w:pBdr>
          <w:top w:val="nil"/>
          <w:left w:val="nil"/>
          <w:bottom w:val="nil"/>
          <w:right w:val="nil"/>
          <w:between w:val="nil"/>
        </w:pBdr>
        <w:spacing w:after="0" w:line="240" w:lineRule="auto"/>
        <w:ind w:left="0" w:firstLine="0"/>
        <w:jc w:val="both"/>
        <w:rPr>
          <w:rFonts w:ascii="Calibri" w:hAnsi="Calibri" w:cs="Calibri"/>
          <w:b/>
          <w:bCs/>
          <w:sz w:val="24"/>
          <w:szCs w:val="24"/>
          <w:lang w:eastAsia="zh-TW"/>
        </w:rPr>
      </w:pPr>
      <w:r w:rsidRPr="00800639">
        <w:rPr>
          <w:rFonts w:ascii="Calibri" w:hAnsi="Calibri" w:cs="Calibri"/>
          <w:b/>
          <w:bCs/>
          <w:sz w:val="24"/>
          <w:szCs w:val="24"/>
          <w:lang w:eastAsia="zh-TW"/>
        </w:rPr>
        <w:t xml:space="preserve">Sample </w:t>
      </w:r>
      <w:r w:rsidR="003A636E" w:rsidRPr="00800639">
        <w:rPr>
          <w:rFonts w:ascii="Calibri" w:hAnsi="Calibri" w:cs="Calibri"/>
          <w:b/>
          <w:bCs/>
          <w:sz w:val="24"/>
          <w:szCs w:val="24"/>
          <w:lang w:eastAsia="zh-TW"/>
        </w:rPr>
        <w:t>a</w:t>
      </w:r>
      <w:r w:rsidRPr="00800639">
        <w:rPr>
          <w:rFonts w:ascii="Calibri" w:hAnsi="Calibri" w:cs="Calibri"/>
          <w:b/>
          <w:bCs/>
          <w:sz w:val="24"/>
          <w:szCs w:val="24"/>
          <w:lang w:eastAsia="zh-TW"/>
        </w:rPr>
        <w:t xml:space="preserve">cquisition by </w:t>
      </w:r>
      <w:r w:rsidR="00265837" w:rsidRPr="00800639">
        <w:rPr>
          <w:rFonts w:ascii="Calibri" w:eastAsiaTheme="minorEastAsia" w:hAnsi="Calibri" w:cs="Calibri"/>
          <w:b/>
          <w:bCs/>
          <w:sz w:val="24"/>
          <w:szCs w:val="24"/>
          <w:lang w:eastAsia="zh-TW"/>
        </w:rPr>
        <w:t>LC-MS/MS</w:t>
      </w:r>
    </w:p>
    <w:p w14:paraId="51053278" w14:textId="77777777" w:rsidR="003A636E" w:rsidRPr="00800639" w:rsidRDefault="003A636E" w:rsidP="00800639">
      <w:pPr>
        <w:pStyle w:val="aa"/>
        <w:pBdr>
          <w:top w:val="nil"/>
          <w:left w:val="nil"/>
          <w:bottom w:val="nil"/>
          <w:right w:val="nil"/>
          <w:between w:val="nil"/>
        </w:pBdr>
        <w:spacing w:after="0" w:line="240" w:lineRule="auto"/>
        <w:ind w:left="0"/>
        <w:jc w:val="both"/>
        <w:rPr>
          <w:rFonts w:ascii="Calibri" w:hAnsi="Calibri" w:cs="Calibri"/>
          <w:b/>
          <w:bCs/>
          <w:sz w:val="24"/>
          <w:szCs w:val="24"/>
          <w:lang w:eastAsia="zh-TW"/>
        </w:rPr>
      </w:pPr>
    </w:p>
    <w:p w14:paraId="0C23969B" w14:textId="6AF8183A" w:rsidR="00336F3E" w:rsidRPr="00800639" w:rsidRDefault="00336F3E" w:rsidP="00800639">
      <w:pPr>
        <w:widowControl/>
        <w:numPr>
          <w:ilvl w:val="1"/>
          <w:numId w:val="24"/>
        </w:numPr>
        <w:ind w:left="0" w:firstLine="0"/>
        <w:contextualSpacing/>
        <w:rPr>
          <w:rFonts w:eastAsia="Cambria"/>
          <w:color w:val="000000" w:themeColor="text1"/>
        </w:rPr>
      </w:pPr>
      <w:r w:rsidRPr="00800639">
        <w:rPr>
          <w:rFonts w:eastAsia="新細明體"/>
          <w:color w:val="000000" w:themeColor="text1"/>
        </w:rPr>
        <w:t>For</w:t>
      </w:r>
      <w:r w:rsidRPr="00800639">
        <w:rPr>
          <w:rFonts w:eastAsia="Cambria"/>
          <w:color w:val="000000" w:themeColor="text1"/>
        </w:rPr>
        <w:t xml:space="preserve"> </w:t>
      </w:r>
      <w:r w:rsidRPr="00800639">
        <w:rPr>
          <w:rFonts w:eastAsia="新細明體"/>
          <w:color w:val="000000" w:themeColor="text1"/>
        </w:rPr>
        <w:t>Liquid Chromatography, s</w:t>
      </w:r>
      <w:r w:rsidRPr="00800639">
        <w:rPr>
          <w:rFonts w:eastAsia="Cambria"/>
          <w:color w:val="000000" w:themeColor="text1"/>
        </w:rPr>
        <w:t xml:space="preserve">et </w:t>
      </w:r>
      <w:r w:rsidRPr="00800639">
        <w:rPr>
          <w:rFonts w:eastAsia="新細明體"/>
          <w:color w:val="000000" w:themeColor="text1"/>
        </w:rPr>
        <w:t>the c</w:t>
      </w:r>
      <w:r w:rsidRPr="00800639">
        <w:rPr>
          <w:rFonts w:eastAsia="Cambria"/>
          <w:color w:val="000000" w:themeColor="text1"/>
        </w:rPr>
        <w:t>olumn</w:t>
      </w:r>
      <w:r w:rsidRPr="00800639">
        <w:rPr>
          <w:rFonts w:eastAsia="新細明體"/>
          <w:color w:val="000000" w:themeColor="text1"/>
        </w:rPr>
        <w:t xml:space="preserve"> </w:t>
      </w:r>
      <w:r w:rsidR="001D1627" w:rsidRPr="00800639">
        <w:rPr>
          <w:rFonts w:eastAsia="Cambria"/>
          <w:color w:val="000000" w:themeColor="text1"/>
        </w:rPr>
        <w:t>chamber</w:t>
      </w:r>
      <w:r w:rsidR="001D1627" w:rsidRPr="00800639">
        <w:rPr>
          <w:rFonts w:eastAsia="新細明體"/>
          <w:color w:val="000000" w:themeColor="text1"/>
        </w:rPr>
        <w:t xml:space="preserve"> </w:t>
      </w:r>
      <w:r w:rsidRPr="00800639">
        <w:rPr>
          <w:rFonts w:eastAsia="新細明體"/>
          <w:color w:val="000000" w:themeColor="text1"/>
        </w:rPr>
        <w:t>and</w:t>
      </w:r>
      <w:r w:rsidRPr="00800639">
        <w:rPr>
          <w:rFonts w:eastAsia="Cambria"/>
          <w:color w:val="000000" w:themeColor="text1"/>
        </w:rPr>
        <w:t xml:space="preserve"> sample</w:t>
      </w:r>
      <w:r w:rsidR="001D1627" w:rsidRPr="00800639">
        <w:rPr>
          <w:color w:val="000000" w:themeColor="text1"/>
          <w:lang w:eastAsia="zh-TW"/>
        </w:rPr>
        <w:t>r</w:t>
      </w:r>
      <w:r w:rsidRPr="00800639">
        <w:rPr>
          <w:rFonts w:eastAsia="Cambria"/>
          <w:color w:val="000000" w:themeColor="text1"/>
        </w:rPr>
        <w:t xml:space="preserve"> temperature at 50</w:t>
      </w:r>
      <w:r w:rsidR="0028273A" w:rsidRPr="00800639">
        <w:rPr>
          <w:rFonts w:eastAsia="Cambria"/>
          <w:color w:val="000000" w:themeColor="text1"/>
        </w:rPr>
        <w:t xml:space="preserve"> </w:t>
      </w:r>
      <w:r w:rsidRPr="00800639">
        <w:rPr>
          <w:rFonts w:eastAsia="Cambria"/>
          <w:color w:val="000000" w:themeColor="text1"/>
        </w:rPr>
        <w:t>°C and 4</w:t>
      </w:r>
      <w:r w:rsidR="0028273A" w:rsidRPr="00800639">
        <w:rPr>
          <w:rFonts w:eastAsia="Cambria"/>
          <w:color w:val="000000" w:themeColor="text1"/>
        </w:rPr>
        <w:t xml:space="preserve"> </w:t>
      </w:r>
      <w:r w:rsidRPr="00800639">
        <w:rPr>
          <w:rFonts w:eastAsia="Cambria"/>
          <w:color w:val="000000" w:themeColor="text1"/>
        </w:rPr>
        <w:t>°C</w:t>
      </w:r>
      <w:r w:rsidR="0028273A" w:rsidRPr="00800639">
        <w:rPr>
          <w:rFonts w:eastAsia="Cambria"/>
          <w:color w:val="000000" w:themeColor="text1"/>
        </w:rPr>
        <w:t>,</w:t>
      </w:r>
      <w:r w:rsidRPr="00800639">
        <w:rPr>
          <w:rFonts w:eastAsia="Cambria"/>
          <w:color w:val="000000" w:themeColor="text1"/>
        </w:rPr>
        <w:t xml:space="preserve"> respectively.</w:t>
      </w:r>
    </w:p>
    <w:p w14:paraId="0FBBCA3B" w14:textId="77777777" w:rsidR="00B30743" w:rsidRPr="00800639" w:rsidRDefault="00B30743" w:rsidP="00800639">
      <w:pPr>
        <w:widowControl/>
        <w:contextualSpacing/>
        <w:rPr>
          <w:rFonts w:eastAsia="Cambria"/>
          <w:color w:val="000000" w:themeColor="text1"/>
        </w:rPr>
      </w:pPr>
    </w:p>
    <w:p w14:paraId="621AAB5C" w14:textId="77777777" w:rsidR="00005946"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新細明體"/>
          <w:color w:val="000000" w:themeColor="text1"/>
        </w:rPr>
        <w:t xml:space="preserve">For each injection, load 5 </w:t>
      </w:r>
      <w:proofErr w:type="spellStart"/>
      <w:r w:rsidRPr="00800639">
        <w:rPr>
          <w:rFonts w:eastAsia="Cambria"/>
          <w:color w:val="000000" w:themeColor="text1"/>
        </w:rPr>
        <w:t>μL</w:t>
      </w:r>
      <w:proofErr w:type="spellEnd"/>
      <w:r w:rsidRPr="00800639">
        <w:rPr>
          <w:rFonts w:eastAsia="新細明體"/>
          <w:color w:val="000000" w:themeColor="text1"/>
        </w:rPr>
        <w:t xml:space="preserve"> of the sample onto </w:t>
      </w:r>
      <w:r w:rsidR="0028273A" w:rsidRPr="00800639">
        <w:rPr>
          <w:rFonts w:eastAsia="新細明體"/>
          <w:color w:val="000000" w:themeColor="text1"/>
        </w:rPr>
        <w:t xml:space="preserve">a </w:t>
      </w:r>
      <w:r w:rsidRPr="00800639">
        <w:rPr>
          <w:rFonts w:eastAsia="新細明體"/>
          <w:color w:val="000000" w:themeColor="text1"/>
        </w:rPr>
        <w:t>reverse</w:t>
      </w:r>
      <w:r w:rsidR="0028273A" w:rsidRPr="00800639">
        <w:rPr>
          <w:rFonts w:eastAsia="新細明體"/>
          <w:color w:val="000000" w:themeColor="text1"/>
        </w:rPr>
        <w:t>-</w:t>
      </w:r>
      <w:r w:rsidRPr="00800639">
        <w:rPr>
          <w:rFonts w:eastAsia="新細明體"/>
          <w:color w:val="000000" w:themeColor="text1"/>
        </w:rPr>
        <w:t xml:space="preserve">phase LC column (C18; 1.7 </w:t>
      </w:r>
      <w:proofErr w:type="spellStart"/>
      <w:r w:rsidRPr="00800639">
        <w:rPr>
          <w:rFonts w:eastAsia="新細明體"/>
          <w:color w:val="000000" w:themeColor="text1"/>
        </w:rPr>
        <w:t>μm</w:t>
      </w:r>
      <w:proofErr w:type="spellEnd"/>
      <w:r w:rsidRPr="00800639">
        <w:rPr>
          <w:rFonts w:eastAsia="新細明體"/>
          <w:color w:val="000000" w:themeColor="text1"/>
        </w:rPr>
        <w:t xml:space="preserve">, 100 mm × 2.1 mm) and </w:t>
      </w:r>
      <w:proofErr w:type="gramStart"/>
      <w:r w:rsidRPr="00800639">
        <w:rPr>
          <w:rFonts w:eastAsia="新細明體"/>
          <w:color w:val="000000" w:themeColor="text1"/>
        </w:rPr>
        <w:t>fractionate</w:t>
      </w:r>
      <w:proofErr w:type="gramEnd"/>
      <w:r w:rsidRPr="00800639">
        <w:rPr>
          <w:rFonts w:eastAsia="新細明體"/>
          <w:color w:val="000000" w:themeColor="text1"/>
        </w:rPr>
        <w:t xml:space="preserve"> the lipids at a flow rate of 0.3 mL/min in a 24 min separation gradient. </w:t>
      </w:r>
    </w:p>
    <w:p w14:paraId="3D6824FD" w14:textId="77777777" w:rsidR="00005946" w:rsidRPr="00800639" w:rsidRDefault="00005946" w:rsidP="00800639">
      <w:pPr>
        <w:pStyle w:val="aa"/>
        <w:spacing w:after="0" w:line="240" w:lineRule="auto"/>
        <w:ind w:left="0"/>
        <w:jc w:val="both"/>
        <w:rPr>
          <w:rFonts w:ascii="Calibri" w:eastAsia="Cambria" w:hAnsi="Calibri" w:cs="Calibri"/>
          <w:color w:val="000000" w:themeColor="text1"/>
          <w:sz w:val="24"/>
          <w:szCs w:val="24"/>
        </w:rPr>
      </w:pPr>
    </w:p>
    <w:p w14:paraId="2446FB10" w14:textId="77777777" w:rsidR="00005946" w:rsidRPr="00800639" w:rsidRDefault="00005946" w:rsidP="00800639">
      <w:pPr>
        <w:widowControl/>
        <w:pBdr>
          <w:top w:val="nil"/>
          <w:left w:val="nil"/>
          <w:bottom w:val="nil"/>
          <w:right w:val="nil"/>
          <w:between w:val="nil"/>
        </w:pBdr>
        <w:contextualSpacing/>
        <w:rPr>
          <w:rFonts w:eastAsia="Cambria"/>
          <w:color w:val="000000" w:themeColor="text1"/>
        </w:rPr>
      </w:pPr>
    </w:p>
    <w:p w14:paraId="7A91C127" w14:textId="77777777" w:rsidR="00005946" w:rsidRPr="00800639" w:rsidRDefault="00005946" w:rsidP="00800639">
      <w:pPr>
        <w:widowControl/>
        <w:pBdr>
          <w:top w:val="nil"/>
          <w:left w:val="nil"/>
          <w:bottom w:val="nil"/>
          <w:right w:val="nil"/>
          <w:between w:val="nil"/>
        </w:pBdr>
        <w:contextualSpacing/>
        <w:rPr>
          <w:rFonts w:eastAsia="新細明體"/>
          <w:color w:val="000000" w:themeColor="text1"/>
        </w:rPr>
      </w:pPr>
      <w:r w:rsidRPr="00800639">
        <w:rPr>
          <w:rFonts w:eastAsia="Cambria"/>
          <w:color w:val="000000" w:themeColor="text1"/>
        </w:rPr>
        <w:t xml:space="preserve">5.2.1. </w:t>
      </w:r>
      <w:r w:rsidR="00336F3E" w:rsidRPr="00800639">
        <w:rPr>
          <w:rFonts w:eastAsia="Cambria"/>
          <w:color w:val="000000" w:themeColor="text1"/>
        </w:rPr>
        <w:t>Use mobile phase A comprising a mixture of</w:t>
      </w:r>
      <w:r w:rsidR="00336F3E" w:rsidRPr="00800639">
        <w:rPr>
          <w:rFonts w:eastAsia="新細明體"/>
          <w:color w:val="000000" w:themeColor="text1"/>
        </w:rPr>
        <w:t xml:space="preserve"> </w:t>
      </w:r>
      <w:r w:rsidR="00336F3E" w:rsidRPr="00800639">
        <w:rPr>
          <w:rFonts w:eastAsia="Cambria"/>
          <w:color w:val="000000" w:themeColor="text1"/>
        </w:rPr>
        <w:t>60:40 acetonitrile</w:t>
      </w:r>
      <w:r w:rsidR="00771910" w:rsidRPr="00800639">
        <w:rPr>
          <w:color w:val="000000" w:themeColor="text1"/>
          <w:lang w:eastAsia="zh-TW"/>
        </w:rPr>
        <w:t xml:space="preserve"> (MS grade</w:t>
      </w:r>
      <w:proofErr w:type="gramStart"/>
      <w:r w:rsidR="00771910" w:rsidRPr="00800639">
        <w:rPr>
          <w:color w:val="000000" w:themeColor="text1"/>
          <w:lang w:eastAsia="zh-TW"/>
        </w:rPr>
        <w:t>)</w:t>
      </w:r>
      <w:r w:rsidR="00336F3E" w:rsidRPr="00800639">
        <w:rPr>
          <w:rFonts w:eastAsia="Cambria"/>
          <w:color w:val="000000" w:themeColor="text1"/>
        </w:rPr>
        <w:t>:water</w:t>
      </w:r>
      <w:proofErr w:type="gramEnd"/>
      <w:r w:rsidR="00336F3E" w:rsidRPr="00800639">
        <w:rPr>
          <w:rFonts w:eastAsia="Cambria"/>
          <w:color w:val="000000" w:themeColor="text1"/>
        </w:rPr>
        <w:t xml:space="preserve"> (v/v) with 5 mM ammonium </w:t>
      </w:r>
      <w:proofErr w:type="spellStart"/>
      <w:r w:rsidR="00336F3E" w:rsidRPr="00800639">
        <w:rPr>
          <w:rFonts w:eastAsia="Cambria"/>
          <w:color w:val="000000" w:themeColor="text1"/>
        </w:rPr>
        <w:t>formate</w:t>
      </w:r>
      <w:proofErr w:type="spellEnd"/>
      <w:r w:rsidR="00336F3E" w:rsidRPr="00800639">
        <w:rPr>
          <w:rFonts w:eastAsia="Cambria"/>
          <w:color w:val="000000" w:themeColor="text1"/>
        </w:rPr>
        <w:t xml:space="preserve"> </w:t>
      </w:r>
      <w:r w:rsidR="00771910" w:rsidRPr="00800639">
        <w:rPr>
          <w:color w:val="000000" w:themeColor="text1"/>
          <w:lang w:eastAsia="zh-TW"/>
        </w:rPr>
        <w:t xml:space="preserve">(MS grade) </w:t>
      </w:r>
      <w:r w:rsidR="00336F3E" w:rsidRPr="00800639">
        <w:rPr>
          <w:rFonts w:eastAsia="Cambria"/>
          <w:color w:val="000000" w:themeColor="text1"/>
        </w:rPr>
        <w:t>and 0.1% (v/v) formic acid</w:t>
      </w:r>
      <w:r w:rsidR="00771910" w:rsidRPr="00800639">
        <w:rPr>
          <w:color w:val="000000" w:themeColor="text1"/>
          <w:lang w:eastAsia="zh-TW"/>
        </w:rPr>
        <w:t xml:space="preserve"> (MS grade)</w:t>
      </w:r>
      <w:r w:rsidR="00336F3E" w:rsidRPr="00800639">
        <w:rPr>
          <w:rFonts w:eastAsia="新細明體"/>
          <w:color w:val="000000" w:themeColor="text1"/>
        </w:rPr>
        <w:t xml:space="preserve"> and mobile phase B containing 90:10 isopropanol</w:t>
      </w:r>
      <w:r w:rsidR="00771910" w:rsidRPr="00800639">
        <w:rPr>
          <w:rFonts w:eastAsia="新細明體"/>
          <w:color w:val="000000" w:themeColor="text1"/>
          <w:lang w:eastAsia="zh-TW"/>
        </w:rPr>
        <w:t xml:space="preserve"> (MS grade</w:t>
      </w:r>
      <w:proofErr w:type="gramStart"/>
      <w:r w:rsidR="00771910" w:rsidRPr="00800639">
        <w:rPr>
          <w:rFonts w:eastAsia="新細明體"/>
          <w:color w:val="000000" w:themeColor="text1"/>
          <w:lang w:eastAsia="zh-TW"/>
        </w:rPr>
        <w:t>)</w:t>
      </w:r>
      <w:r w:rsidR="00336F3E" w:rsidRPr="00800639">
        <w:rPr>
          <w:rFonts w:eastAsia="新細明體"/>
          <w:color w:val="000000" w:themeColor="text1"/>
        </w:rPr>
        <w:t>:acetonitrile</w:t>
      </w:r>
      <w:proofErr w:type="gramEnd"/>
      <w:r w:rsidR="00336F3E" w:rsidRPr="00800639">
        <w:rPr>
          <w:rFonts w:eastAsia="新細明體"/>
          <w:color w:val="000000" w:themeColor="text1"/>
        </w:rPr>
        <w:t xml:space="preserve"> (v/v) with 5 mM ammonium </w:t>
      </w:r>
      <w:proofErr w:type="spellStart"/>
      <w:r w:rsidR="00336F3E" w:rsidRPr="00800639">
        <w:rPr>
          <w:rFonts w:eastAsia="新細明體"/>
          <w:color w:val="000000" w:themeColor="text1"/>
        </w:rPr>
        <w:t>formate</w:t>
      </w:r>
      <w:proofErr w:type="spellEnd"/>
      <w:r w:rsidR="00336F3E" w:rsidRPr="00800639">
        <w:rPr>
          <w:rFonts w:eastAsia="新細明體"/>
          <w:color w:val="000000" w:themeColor="text1"/>
        </w:rPr>
        <w:t xml:space="preserve"> and 0.1% (v/v) formic acid</w:t>
      </w:r>
      <w:r w:rsidR="00336F3E" w:rsidRPr="00800639">
        <w:rPr>
          <w:rFonts w:eastAsia="Cambria"/>
          <w:color w:val="000000" w:themeColor="text1"/>
        </w:rPr>
        <w:t>.</w:t>
      </w:r>
      <w:r w:rsidR="00336F3E" w:rsidRPr="00800639">
        <w:rPr>
          <w:rFonts w:eastAsia="新細明體"/>
          <w:color w:val="000000" w:themeColor="text1"/>
        </w:rPr>
        <w:t xml:space="preserve"> </w:t>
      </w:r>
    </w:p>
    <w:p w14:paraId="7A02085B" w14:textId="77777777" w:rsidR="00005946" w:rsidRPr="00800639" w:rsidRDefault="00005946" w:rsidP="00800639">
      <w:pPr>
        <w:widowControl/>
        <w:pBdr>
          <w:top w:val="nil"/>
          <w:left w:val="nil"/>
          <w:bottom w:val="nil"/>
          <w:right w:val="nil"/>
          <w:between w:val="nil"/>
        </w:pBdr>
        <w:contextualSpacing/>
        <w:rPr>
          <w:rFonts w:eastAsia="Cambria"/>
          <w:color w:val="000000" w:themeColor="text1"/>
        </w:rPr>
      </w:pPr>
    </w:p>
    <w:p w14:paraId="4C557FCA" w14:textId="22F67617" w:rsidR="00336F3E" w:rsidRPr="00800639" w:rsidRDefault="00005946" w:rsidP="00800639">
      <w:pPr>
        <w:widowControl/>
        <w:pBdr>
          <w:top w:val="nil"/>
          <w:left w:val="nil"/>
          <w:bottom w:val="nil"/>
          <w:right w:val="nil"/>
          <w:between w:val="nil"/>
        </w:pBdr>
        <w:contextualSpacing/>
        <w:rPr>
          <w:rFonts w:eastAsia="Cambria"/>
          <w:color w:val="000000" w:themeColor="text1"/>
        </w:rPr>
      </w:pPr>
      <w:r w:rsidRPr="00800639">
        <w:rPr>
          <w:rFonts w:eastAsia="Cambria"/>
          <w:color w:val="000000" w:themeColor="text1"/>
        </w:rPr>
        <w:t xml:space="preserve">5.2.2. </w:t>
      </w:r>
      <w:r w:rsidR="00336F3E" w:rsidRPr="00800639">
        <w:rPr>
          <w:rFonts w:eastAsia="Cambria"/>
          <w:color w:val="000000" w:themeColor="text1"/>
        </w:rPr>
        <w:t>Use the following gradient: 0</w:t>
      </w:r>
      <w:r w:rsidR="00984CDD" w:rsidRPr="00800639">
        <w:rPr>
          <w:rFonts w:eastAsia="Cambria"/>
          <w:color w:val="000000" w:themeColor="text1"/>
        </w:rPr>
        <w:t>–</w:t>
      </w:r>
      <w:r w:rsidR="00336F3E" w:rsidRPr="00800639">
        <w:rPr>
          <w:rFonts w:eastAsia="Cambria"/>
          <w:color w:val="000000" w:themeColor="text1"/>
        </w:rPr>
        <w:t>2 min: 40% B; 2</w:t>
      </w:r>
      <w:r w:rsidR="00984CDD" w:rsidRPr="00800639">
        <w:rPr>
          <w:rFonts w:eastAsia="Cambria"/>
          <w:color w:val="000000" w:themeColor="text1"/>
        </w:rPr>
        <w:t>–</w:t>
      </w:r>
      <w:r w:rsidR="00336F3E" w:rsidRPr="00800639">
        <w:rPr>
          <w:rFonts w:eastAsia="Cambria"/>
          <w:color w:val="000000" w:themeColor="text1"/>
        </w:rPr>
        <w:t>2.5 min: 40% B; 2.5</w:t>
      </w:r>
      <w:r w:rsidR="00984CDD" w:rsidRPr="00800639">
        <w:rPr>
          <w:rFonts w:eastAsia="Cambria"/>
          <w:color w:val="000000" w:themeColor="text1"/>
        </w:rPr>
        <w:t>–</w:t>
      </w:r>
      <w:r w:rsidR="00336F3E" w:rsidRPr="00800639">
        <w:rPr>
          <w:rFonts w:eastAsia="Cambria"/>
          <w:color w:val="000000" w:themeColor="text1"/>
        </w:rPr>
        <w:t>3 min: 58% B;</w:t>
      </w:r>
      <w:r w:rsidR="00984CDD" w:rsidRPr="00800639">
        <w:rPr>
          <w:rFonts w:eastAsia="Cambria"/>
          <w:color w:val="000000" w:themeColor="text1"/>
        </w:rPr>
        <w:t xml:space="preserve"> </w:t>
      </w:r>
      <w:r w:rsidR="00336F3E" w:rsidRPr="00800639">
        <w:rPr>
          <w:rFonts w:eastAsia="Cambria"/>
          <w:color w:val="000000" w:themeColor="text1"/>
        </w:rPr>
        <w:t>3</w:t>
      </w:r>
      <w:r w:rsidR="00984CDD" w:rsidRPr="00800639">
        <w:rPr>
          <w:rFonts w:eastAsia="Cambria"/>
          <w:color w:val="000000" w:themeColor="text1"/>
        </w:rPr>
        <w:t>–</w:t>
      </w:r>
      <w:r w:rsidR="00336F3E" w:rsidRPr="00800639">
        <w:rPr>
          <w:rFonts w:eastAsia="Cambria"/>
          <w:color w:val="000000" w:themeColor="text1"/>
        </w:rPr>
        <w:t>18 min: 99% B; 18</w:t>
      </w:r>
      <w:r w:rsidR="00984CDD" w:rsidRPr="00800639">
        <w:rPr>
          <w:rFonts w:eastAsia="Cambria"/>
          <w:color w:val="000000" w:themeColor="text1"/>
        </w:rPr>
        <w:t>–</w:t>
      </w:r>
      <w:r w:rsidR="00336F3E" w:rsidRPr="00800639">
        <w:rPr>
          <w:rFonts w:eastAsia="Cambria"/>
          <w:color w:val="000000" w:themeColor="text1"/>
        </w:rPr>
        <w:t>20 min: 99% B; 20</w:t>
      </w:r>
      <w:r w:rsidR="00984CDD" w:rsidRPr="00800639">
        <w:rPr>
          <w:rFonts w:eastAsia="Cambria"/>
          <w:color w:val="000000" w:themeColor="text1"/>
        </w:rPr>
        <w:t>–</w:t>
      </w:r>
      <w:r w:rsidR="00336F3E" w:rsidRPr="00800639">
        <w:rPr>
          <w:rFonts w:eastAsia="Cambria"/>
          <w:color w:val="000000" w:themeColor="text1"/>
        </w:rPr>
        <w:t>20.1 min: 40% B; 20.1</w:t>
      </w:r>
      <w:r w:rsidR="00984CDD" w:rsidRPr="00800639">
        <w:rPr>
          <w:rFonts w:eastAsia="Cambria"/>
          <w:color w:val="000000" w:themeColor="text1"/>
        </w:rPr>
        <w:t>–</w:t>
      </w:r>
      <w:r w:rsidR="00336F3E" w:rsidRPr="00800639">
        <w:rPr>
          <w:rFonts w:eastAsia="Cambria"/>
          <w:color w:val="000000" w:themeColor="text1"/>
        </w:rPr>
        <w:t>24 min: 40% B</w:t>
      </w:r>
      <w:r w:rsidR="00336F3E" w:rsidRPr="00800639">
        <w:rPr>
          <w:rFonts w:eastAsia="新細明體"/>
          <w:color w:val="000000" w:themeColor="text1"/>
        </w:rPr>
        <w:t>.</w:t>
      </w:r>
    </w:p>
    <w:p w14:paraId="46BB52DA"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07144D2A" w14:textId="24F6EAE4"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新細明體"/>
          <w:color w:val="000000" w:themeColor="text1"/>
        </w:rPr>
        <w:t xml:space="preserve">For </w:t>
      </w:r>
      <w:r w:rsidR="00984CDD" w:rsidRPr="00800639">
        <w:rPr>
          <w:rFonts w:eastAsia="新細明體"/>
          <w:color w:val="000000" w:themeColor="text1"/>
        </w:rPr>
        <w:t xml:space="preserve">the </w:t>
      </w:r>
      <w:r w:rsidRPr="00800639">
        <w:rPr>
          <w:rFonts w:eastAsia="新細明體"/>
          <w:color w:val="000000" w:themeColor="text1"/>
        </w:rPr>
        <w:t>Orbitrap Mass Spectrometer, s</w:t>
      </w:r>
      <w:r w:rsidRPr="00800639">
        <w:rPr>
          <w:rFonts w:eastAsia="Cambria"/>
          <w:color w:val="000000" w:themeColor="text1"/>
        </w:rPr>
        <w:t>et the spray voltage to +3.5 kV for positive mode or -2.5 kV for negative mode.</w:t>
      </w:r>
    </w:p>
    <w:p w14:paraId="0D9CD8BE"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30E10380" w14:textId="77777777"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Cambria"/>
          <w:color w:val="000000" w:themeColor="text1"/>
        </w:rPr>
        <w:t>Adjust the sheath gas flow rate to 45 Arb and the auxiliary gas flow rate to 10 Arb.</w:t>
      </w:r>
    </w:p>
    <w:p w14:paraId="12110012"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435004AA" w14:textId="77777777"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Cambria"/>
          <w:color w:val="000000" w:themeColor="text1"/>
        </w:rPr>
        <w:t>Set the sweep gas flow rate to 2 Arb.</w:t>
      </w:r>
    </w:p>
    <w:p w14:paraId="618D651E"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6FCFCC51" w14:textId="555D222C"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Cambria"/>
          <w:color w:val="000000" w:themeColor="text1"/>
        </w:rPr>
        <w:t>Set the ion transfer tube temperature to 300</w:t>
      </w:r>
      <w:r w:rsidR="00984CDD" w:rsidRPr="00800639">
        <w:rPr>
          <w:rFonts w:eastAsia="Cambria"/>
          <w:color w:val="000000" w:themeColor="text1"/>
        </w:rPr>
        <w:t xml:space="preserve"> </w:t>
      </w:r>
      <w:r w:rsidRPr="00800639">
        <w:rPr>
          <w:rFonts w:eastAsia="Cambria"/>
          <w:color w:val="000000" w:themeColor="text1"/>
        </w:rPr>
        <w:t>°C and the vaporizer temperature to 320</w:t>
      </w:r>
      <w:r w:rsidR="00984CDD" w:rsidRPr="00800639">
        <w:rPr>
          <w:rFonts w:eastAsia="Cambria"/>
          <w:color w:val="000000" w:themeColor="text1"/>
        </w:rPr>
        <w:t xml:space="preserve"> </w:t>
      </w:r>
      <w:r w:rsidRPr="00800639">
        <w:rPr>
          <w:rFonts w:eastAsia="Cambria"/>
          <w:color w:val="000000" w:themeColor="text1"/>
        </w:rPr>
        <w:t>°C.</w:t>
      </w:r>
    </w:p>
    <w:p w14:paraId="5910C4A0"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11DE221C" w14:textId="77777777"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Cambria"/>
          <w:color w:val="000000" w:themeColor="text1"/>
        </w:rPr>
        <w:t>Use data-dependent acquisition (DDA) mode.</w:t>
      </w:r>
    </w:p>
    <w:p w14:paraId="29DDFD3D"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11CF4831" w14:textId="6DB01ABB"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Cambria"/>
          <w:color w:val="000000" w:themeColor="text1"/>
        </w:rPr>
        <w:t>For MS1, set the resolution to 120,000</w:t>
      </w:r>
      <w:r w:rsidRPr="00800639">
        <w:rPr>
          <w:color w:val="000000" w:themeColor="text1"/>
        </w:rPr>
        <w:t>,</w:t>
      </w:r>
      <w:r w:rsidRPr="00800639">
        <w:rPr>
          <w:rFonts w:eastAsia="Cambria"/>
          <w:color w:val="000000" w:themeColor="text1"/>
        </w:rPr>
        <w:t xml:space="preserve"> scan range to 100</w:t>
      </w:r>
      <w:r w:rsidRPr="00800639">
        <w:rPr>
          <w:rFonts w:eastAsia="新細明體"/>
          <w:color w:val="000000" w:themeColor="text1"/>
        </w:rPr>
        <w:t>-</w:t>
      </w:r>
      <w:r w:rsidRPr="00800639">
        <w:rPr>
          <w:rFonts w:eastAsia="Cambria"/>
          <w:color w:val="000000" w:themeColor="text1"/>
        </w:rPr>
        <w:t>2000 m/z</w:t>
      </w:r>
      <w:r w:rsidRPr="00800639">
        <w:rPr>
          <w:rFonts w:eastAsia="新細明體"/>
          <w:color w:val="000000" w:themeColor="text1"/>
        </w:rPr>
        <w:t>,</w:t>
      </w:r>
      <w:r w:rsidRPr="00800639">
        <w:rPr>
          <w:rFonts w:eastAsia="Cambria"/>
          <w:color w:val="000000" w:themeColor="text1"/>
        </w:rPr>
        <w:t xml:space="preserve"> </w:t>
      </w:r>
      <w:r w:rsidRPr="00800639">
        <w:rPr>
          <w:color w:val="000000" w:themeColor="text1"/>
        </w:rPr>
        <w:t>s</w:t>
      </w:r>
      <w:r w:rsidRPr="00800639">
        <w:rPr>
          <w:rFonts w:eastAsia="Cambria"/>
          <w:color w:val="000000" w:themeColor="text1"/>
        </w:rPr>
        <w:t>tandard AGC target</w:t>
      </w:r>
      <w:r w:rsidRPr="00800639">
        <w:rPr>
          <w:color w:val="000000" w:themeColor="text1"/>
        </w:rPr>
        <w:t>, auto injection time, dynamic exclusion to 6 s</w:t>
      </w:r>
      <w:r w:rsidR="00984CDD" w:rsidRPr="00800639">
        <w:rPr>
          <w:color w:val="000000" w:themeColor="text1"/>
        </w:rPr>
        <w:t>,</w:t>
      </w:r>
      <w:r w:rsidRPr="00800639">
        <w:rPr>
          <w:color w:val="000000" w:themeColor="text1"/>
        </w:rPr>
        <w:t xml:space="preserve"> and intensity threshold at 5.0e4.</w:t>
      </w:r>
    </w:p>
    <w:p w14:paraId="46E44125"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5811463B" w14:textId="611E1D71"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color w:val="000000" w:themeColor="text1"/>
        </w:rPr>
        <w:t>F</w:t>
      </w:r>
      <w:r w:rsidRPr="00800639">
        <w:rPr>
          <w:rFonts w:eastAsia="Cambria"/>
          <w:color w:val="000000" w:themeColor="text1"/>
        </w:rPr>
        <w:t>or MS2, set the resolution to 15,000</w:t>
      </w:r>
      <w:r w:rsidRPr="00800639">
        <w:rPr>
          <w:color w:val="000000" w:themeColor="text1"/>
        </w:rPr>
        <w:t>,</w:t>
      </w:r>
      <w:r w:rsidRPr="00800639">
        <w:rPr>
          <w:rFonts w:eastAsia="Cambria"/>
          <w:color w:val="000000" w:themeColor="text1"/>
        </w:rPr>
        <w:t xml:space="preserve"> </w:t>
      </w:r>
      <w:r w:rsidRPr="00800639">
        <w:rPr>
          <w:color w:val="000000" w:themeColor="text1"/>
        </w:rPr>
        <w:t>a</w:t>
      </w:r>
      <w:r w:rsidRPr="00800639">
        <w:rPr>
          <w:rFonts w:eastAsia="Cambria"/>
          <w:color w:val="000000" w:themeColor="text1"/>
        </w:rPr>
        <w:t>uto scan range</w:t>
      </w:r>
      <w:r w:rsidRPr="00800639">
        <w:rPr>
          <w:color w:val="000000" w:themeColor="text1"/>
        </w:rPr>
        <w:t>, standard AGC target, dynamic injection time, i</w:t>
      </w:r>
      <w:r w:rsidRPr="00800639">
        <w:rPr>
          <w:rFonts w:eastAsia="Cambria"/>
          <w:color w:val="000000" w:themeColor="text1"/>
        </w:rPr>
        <w:t xml:space="preserve">solation window </w:t>
      </w:r>
      <w:r w:rsidRPr="00800639">
        <w:rPr>
          <w:color w:val="000000" w:themeColor="text1"/>
        </w:rPr>
        <w:t>at</w:t>
      </w:r>
      <w:r w:rsidRPr="00800639">
        <w:rPr>
          <w:rFonts w:eastAsia="Cambria"/>
          <w:color w:val="000000" w:themeColor="text1"/>
        </w:rPr>
        <w:t xml:space="preserve"> 1.6 m/z</w:t>
      </w:r>
      <w:r w:rsidRPr="00800639">
        <w:rPr>
          <w:color w:val="000000" w:themeColor="text1"/>
        </w:rPr>
        <w:t>, collision energy type</w:t>
      </w:r>
      <w:r w:rsidRPr="00800639">
        <w:rPr>
          <w:rFonts w:eastAsia="Cambria"/>
          <w:color w:val="000000" w:themeColor="text1"/>
        </w:rPr>
        <w:t xml:space="preserve"> </w:t>
      </w:r>
      <w:r w:rsidRPr="00800639">
        <w:rPr>
          <w:color w:val="000000" w:themeColor="text1"/>
        </w:rPr>
        <w:t xml:space="preserve">as </w:t>
      </w:r>
      <w:r w:rsidRPr="00800639">
        <w:rPr>
          <w:rFonts w:eastAsia="Cambria"/>
          <w:color w:val="000000" w:themeColor="text1"/>
        </w:rPr>
        <w:t>higher-energy collisional dissociation (HCD)</w:t>
      </w:r>
      <w:r w:rsidR="0026372C" w:rsidRPr="00800639">
        <w:rPr>
          <w:rFonts w:eastAsia="Cambria"/>
          <w:color w:val="000000" w:themeColor="text1"/>
        </w:rPr>
        <w:t>,</w:t>
      </w:r>
      <w:r w:rsidRPr="00800639">
        <w:rPr>
          <w:color w:val="000000" w:themeColor="text1"/>
        </w:rPr>
        <w:t xml:space="preserve"> and </w:t>
      </w:r>
      <w:r w:rsidRPr="00800639">
        <w:rPr>
          <w:rFonts w:eastAsia="Cambria"/>
          <w:color w:val="000000" w:themeColor="text1"/>
        </w:rPr>
        <w:t>normalized collision energy (NCE) to stepped values of 15, 30, and 40</w:t>
      </w:r>
      <w:r w:rsidRPr="00800639">
        <w:rPr>
          <w:color w:val="000000" w:themeColor="text1"/>
        </w:rPr>
        <w:t>.</w:t>
      </w:r>
    </w:p>
    <w:p w14:paraId="7D74BA5A" w14:textId="77777777" w:rsidR="00B30743" w:rsidRPr="00800639" w:rsidRDefault="00B30743" w:rsidP="00800639">
      <w:pPr>
        <w:widowControl/>
        <w:pBdr>
          <w:top w:val="nil"/>
          <w:left w:val="nil"/>
          <w:bottom w:val="nil"/>
          <w:right w:val="nil"/>
          <w:between w:val="nil"/>
        </w:pBdr>
        <w:contextualSpacing/>
        <w:rPr>
          <w:rFonts w:eastAsia="Cambria"/>
          <w:color w:val="000000" w:themeColor="text1"/>
        </w:rPr>
      </w:pPr>
    </w:p>
    <w:p w14:paraId="29C03BBF" w14:textId="15043FA4" w:rsidR="00336F3E" w:rsidRPr="00800639" w:rsidRDefault="00336F3E" w:rsidP="00800639">
      <w:pPr>
        <w:widowControl/>
        <w:numPr>
          <w:ilvl w:val="1"/>
          <w:numId w:val="24"/>
        </w:numPr>
        <w:pBdr>
          <w:top w:val="nil"/>
          <w:left w:val="nil"/>
          <w:bottom w:val="nil"/>
          <w:right w:val="nil"/>
          <w:between w:val="nil"/>
        </w:pBdr>
        <w:ind w:left="0" w:firstLine="0"/>
        <w:contextualSpacing/>
        <w:rPr>
          <w:rFonts w:eastAsia="Cambria"/>
          <w:color w:val="000000" w:themeColor="text1"/>
        </w:rPr>
      </w:pPr>
      <w:r w:rsidRPr="00800639">
        <w:rPr>
          <w:rFonts w:eastAsia="新細明體"/>
          <w:color w:val="000000" w:themeColor="text1"/>
        </w:rPr>
        <w:t xml:space="preserve">Analyze raw data with </w:t>
      </w:r>
      <w:proofErr w:type="spellStart"/>
      <w:r w:rsidRPr="00800639">
        <w:rPr>
          <w:rFonts w:eastAsia="新細明體"/>
          <w:color w:val="000000" w:themeColor="text1"/>
        </w:rPr>
        <w:t>LipidSearch</w:t>
      </w:r>
      <w:proofErr w:type="spellEnd"/>
      <w:r w:rsidRPr="00800639">
        <w:rPr>
          <w:rFonts w:eastAsia="新細明體"/>
          <w:color w:val="000000" w:themeColor="text1"/>
        </w:rPr>
        <w:t xml:space="preserve"> software or other compatible platforms.</w:t>
      </w:r>
    </w:p>
    <w:p w14:paraId="6C810CA4" w14:textId="021B1C9F" w:rsidR="00EF6B86" w:rsidRPr="00800639" w:rsidRDefault="00EF6B86" w:rsidP="00800639">
      <w:pPr>
        <w:rPr>
          <w:lang w:eastAsia="zh-TW"/>
        </w:rPr>
      </w:pPr>
    </w:p>
    <w:p w14:paraId="08AF3300" w14:textId="6A422010" w:rsidR="006E4797" w:rsidRPr="00800639" w:rsidRDefault="00551D82" w:rsidP="00800639">
      <w:pPr>
        <w:pBdr>
          <w:top w:val="nil"/>
          <w:left w:val="nil"/>
          <w:bottom w:val="nil"/>
          <w:right w:val="nil"/>
          <w:between w:val="nil"/>
        </w:pBdr>
        <w:rPr>
          <w:b/>
        </w:rPr>
      </w:pPr>
      <w:r w:rsidRPr="00800639">
        <w:rPr>
          <w:b/>
        </w:rPr>
        <w:t>REPRESENTATIVE RESULTS:</w:t>
      </w:r>
    </w:p>
    <w:p w14:paraId="3A7A65DC" w14:textId="532B8ACD" w:rsidR="0049314B" w:rsidRPr="00800639" w:rsidRDefault="0066239F" w:rsidP="00800639">
      <w:pPr>
        <w:rPr>
          <w:lang w:eastAsia="zh-TW"/>
        </w:rPr>
      </w:pPr>
      <w:r w:rsidRPr="00800639">
        <w:rPr>
          <w:lang w:eastAsia="zh-TW"/>
        </w:rPr>
        <w:t>C</w:t>
      </w:r>
      <w:r w:rsidR="00BC1CC6" w:rsidRPr="00800639">
        <w:rPr>
          <w:lang w:eastAsia="zh-TW"/>
        </w:rPr>
        <w:t>omposite tear samples were collected from 16 healthy volunteers at three independent visits</w:t>
      </w:r>
      <w:r w:rsidR="0046786A" w:rsidRPr="00800639">
        <w:rPr>
          <w:lang w:eastAsia="zh-TW"/>
        </w:rPr>
        <w:t xml:space="preserve"> </w:t>
      </w:r>
      <w:r w:rsidR="00BC1CC6" w:rsidRPr="00800639">
        <w:rPr>
          <w:lang w:eastAsia="zh-TW"/>
        </w:rPr>
        <w:t>spaced two weeks apart</w:t>
      </w:r>
      <w:r w:rsidR="00C144B5" w:rsidRPr="00800639">
        <w:rPr>
          <w:lang w:eastAsia="zh-TW"/>
        </w:rPr>
        <w:t xml:space="preserve"> </w:t>
      </w:r>
      <w:r w:rsidR="000611BD" w:rsidRPr="00800639">
        <w:rPr>
          <w:lang w:eastAsia="zh-TW"/>
        </w:rPr>
        <w:t>(R1, oldest batch; R2, R3 collected sequentially two weeks after each)</w:t>
      </w:r>
      <w:r w:rsidR="00BC1CC6" w:rsidRPr="00800639">
        <w:rPr>
          <w:lang w:eastAsia="zh-TW"/>
        </w:rPr>
        <w:t xml:space="preserve">. Using </w:t>
      </w:r>
      <w:proofErr w:type="spellStart"/>
      <w:r w:rsidR="00BC1CC6" w:rsidRPr="00800639">
        <w:rPr>
          <w:lang w:eastAsia="zh-TW"/>
        </w:rPr>
        <w:t>LipidSearch</w:t>
      </w:r>
      <w:proofErr w:type="spellEnd"/>
      <w:r w:rsidR="00BC1CC6" w:rsidRPr="00800639">
        <w:rPr>
          <w:lang w:eastAsia="zh-TW"/>
        </w:rPr>
        <w:t xml:space="preserve"> with stringent criteria (</w:t>
      </w:r>
      <w:r w:rsidR="00922645" w:rsidRPr="00800639">
        <w:rPr>
          <w:lang w:eastAsia="zh-TW"/>
        </w:rPr>
        <w:t xml:space="preserve">i.e., </w:t>
      </w:r>
      <w:r w:rsidR="006100A1" w:rsidRPr="00800639">
        <w:rPr>
          <w:lang w:eastAsia="zh-TW"/>
        </w:rPr>
        <w:t>Signal</w:t>
      </w:r>
      <w:r w:rsidR="00BC1CC6" w:rsidRPr="00800639">
        <w:rPr>
          <w:lang w:eastAsia="zh-TW"/>
        </w:rPr>
        <w:t>-to-</w:t>
      </w:r>
      <w:r w:rsidR="006100A1" w:rsidRPr="00800639">
        <w:rPr>
          <w:lang w:eastAsia="zh-TW"/>
        </w:rPr>
        <w:t xml:space="preserve">Noise Ratio </w:t>
      </w:r>
      <w:r w:rsidR="00BC1CC6" w:rsidRPr="00800639">
        <w:rPr>
          <w:lang w:eastAsia="zh-TW"/>
        </w:rPr>
        <w:t>≥100</w:t>
      </w:r>
      <w:r w:rsidR="004A7420" w:rsidRPr="00800639">
        <w:rPr>
          <w:lang w:eastAsia="zh-TW"/>
        </w:rPr>
        <w:t>,</w:t>
      </w:r>
      <w:r w:rsidR="00BC1CC6" w:rsidRPr="00800639">
        <w:rPr>
          <w:lang w:eastAsia="zh-TW"/>
        </w:rPr>
        <w:t xml:space="preserve"> grade C or above</w:t>
      </w:r>
      <w:r w:rsidR="00767AF1" w:rsidRPr="00800639">
        <w:rPr>
          <w:lang w:eastAsia="zh-TW"/>
        </w:rPr>
        <w:t>,</w:t>
      </w:r>
      <w:r w:rsidR="00922645" w:rsidRPr="00800639">
        <w:rPr>
          <w:lang w:eastAsia="zh-TW"/>
        </w:rPr>
        <w:t xml:space="preserve"> and</w:t>
      </w:r>
      <w:r w:rsidR="00656E01" w:rsidRPr="00800639">
        <w:rPr>
          <w:lang w:eastAsia="zh-TW"/>
        </w:rPr>
        <w:t xml:space="preserve"> ion intensity ≥30,000</w:t>
      </w:r>
      <w:r w:rsidR="00BC1CC6" w:rsidRPr="00800639">
        <w:rPr>
          <w:lang w:eastAsia="zh-TW"/>
        </w:rPr>
        <w:t>), we identified 773, 890, and 1,025 unique lipid species in R1</w:t>
      </w:r>
      <w:r w:rsidR="00656E01" w:rsidRPr="00800639">
        <w:rPr>
          <w:lang w:eastAsia="zh-TW"/>
        </w:rPr>
        <w:t>-R3</w:t>
      </w:r>
      <w:r w:rsidR="00767AF1" w:rsidRPr="00800639">
        <w:rPr>
          <w:lang w:eastAsia="zh-TW"/>
        </w:rPr>
        <w:t>,</w:t>
      </w:r>
      <w:r w:rsidR="00656E01" w:rsidRPr="00800639">
        <w:rPr>
          <w:lang w:eastAsia="zh-TW"/>
        </w:rPr>
        <w:t xml:space="preserve"> </w:t>
      </w:r>
      <w:r w:rsidR="00BC1CC6" w:rsidRPr="00800639">
        <w:rPr>
          <w:lang w:eastAsia="zh-TW"/>
        </w:rPr>
        <w:t>respectively (</w:t>
      </w:r>
      <w:r w:rsidR="00BC1CC6" w:rsidRPr="00800639">
        <w:rPr>
          <w:b/>
          <w:bCs/>
          <w:lang w:eastAsia="zh-TW"/>
        </w:rPr>
        <w:t>Figure 5</w:t>
      </w:r>
      <w:r w:rsidR="00656E01" w:rsidRPr="00800639">
        <w:rPr>
          <w:b/>
          <w:bCs/>
          <w:lang w:eastAsia="zh-TW"/>
        </w:rPr>
        <w:t>A</w:t>
      </w:r>
      <w:r w:rsidR="00BC1CC6" w:rsidRPr="00800639">
        <w:rPr>
          <w:lang w:eastAsia="zh-TW"/>
        </w:rPr>
        <w:t xml:space="preserve">). </w:t>
      </w:r>
      <w:r w:rsidR="004C7D32" w:rsidRPr="00800639">
        <w:rPr>
          <w:lang w:eastAsia="zh-TW"/>
        </w:rPr>
        <w:t>Positive ion mode identified 1,302 lipid species with 26.0% Grade A (i.e., both lipid class and all fatty acid chains belonging to a given lipid were completely identified; 338 lipids), 13.2% Grade B (i.e., full identification of lipid class and partial identification of fatty acid chains), and 60.8% Grade C (i.e., lipid class specific ion or fatty-acid-derived product ions were detected). Negative ion mode identified 257 unique lipid species with 8.2% Grade A (21 lipids), 22.9% Grade B, and 68.9% Grade C (</w:t>
      </w:r>
      <w:r w:rsidR="004C7D32" w:rsidRPr="00800639">
        <w:rPr>
          <w:b/>
          <w:bCs/>
          <w:lang w:eastAsia="zh-TW"/>
        </w:rPr>
        <w:t>Figure 5B</w:t>
      </w:r>
      <w:r w:rsidR="004C7D32" w:rsidRPr="00800639">
        <w:rPr>
          <w:lang w:eastAsia="zh-TW"/>
        </w:rPr>
        <w:t>).</w:t>
      </w:r>
      <w:r w:rsidR="000F12F7" w:rsidRPr="00800639">
        <w:rPr>
          <w:lang w:eastAsia="zh-TW"/>
        </w:rPr>
        <w:t xml:space="preserve"> Combined analysis detected</w:t>
      </w:r>
      <w:r w:rsidR="00BC1CC6" w:rsidRPr="00800639">
        <w:rPr>
          <w:lang w:eastAsia="zh-TW"/>
        </w:rPr>
        <w:t xml:space="preserve"> 1,559 </w:t>
      </w:r>
      <w:r w:rsidR="000F12F7" w:rsidRPr="00800639">
        <w:rPr>
          <w:lang w:eastAsia="zh-TW"/>
        </w:rPr>
        <w:t xml:space="preserve">total </w:t>
      </w:r>
      <w:r w:rsidR="00BC1CC6" w:rsidRPr="00800639">
        <w:rPr>
          <w:lang w:eastAsia="zh-TW"/>
        </w:rPr>
        <w:t>unique lipid species</w:t>
      </w:r>
      <w:r w:rsidR="000F12F7" w:rsidRPr="00800639">
        <w:rPr>
          <w:lang w:eastAsia="zh-TW"/>
        </w:rPr>
        <w:t xml:space="preserve"> across both modes.</w:t>
      </w:r>
      <w:r w:rsidR="00C73CD2" w:rsidRPr="00800639">
        <w:rPr>
          <w:lang w:eastAsia="zh-TW"/>
        </w:rPr>
        <w:t xml:space="preserve"> Despite storage-related variations,</w:t>
      </w:r>
      <w:r w:rsidR="00BC1CC6" w:rsidRPr="00800639">
        <w:rPr>
          <w:lang w:eastAsia="zh-TW"/>
        </w:rPr>
        <w:t xml:space="preserve"> 394 species </w:t>
      </w:r>
      <w:r w:rsidR="00767AF1" w:rsidRPr="00800639">
        <w:rPr>
          <w:lang w:eastAsia="zh-TW"/>
        </w:rPr>
        <w:t xml:space="preserve">were </w:t>
      </w:r>
      <w:r w:rsidR="00BC1CC6" w:rsidRPr="00800639">
        <w:rPr>
          <w:lang w:eastAsia="zh-TW"/>
        </w:rPr>
        <w:t xml:space="preserve">consistently identified </w:t>
      </w:r>
      <w:r w:rsidR="0049314B" w:rsidRPr="00800639">
        <w:rPr>
          <w:lang w:eastAsia="zh-TW"/>
        </w:rPr>
        <w:t xml:space="preserve">across </w:t>
      </w:r>
      <w:r w:rsidR="00BC1CC6" w:rsidRPr="00800639">
        <w:rPr>
          <w:lang w:eastAsia="zh-TW"/>
        </w:rPr>
        <w:t>all three sample sets (</w:t>
      </w:r>
      <w:r w:rsidR="00BC1CC6" w:rsidRPr="00800639">
        <w:rPr>
          <w:b/>
          <w:bCs/>
          <w:lang w:eastAsia="zh-TW"/>
        </w:rPr>
        <w:t>Figure 6</w:t>
      </w:r>
      <w:r w:rsidR="00BC1CC6" w:rsidRPr="00800639">
        <w:rPr>
          <w:lang w:eastAsia="zh-TW"/>
        </w:rPr>
        <w:t xml:space="preserve">). </w:t>
      </w:r>
      <w:r w:rsidR="00E70BF1" w:rsidRPr="00800639">
        <w:rPr>
          <w:lang w:eastAsia="zh-TW"/>
        </w:rPr>
        <w:t>Intra-subject coefficient of variation across the three visits was 21.5% (positive mode) and 31.3% (negative mode), with 23 lipid classes recovered across both ionization modes (</w:t>
      </w:r>
      <w:r w:rsidR="00E70BF1" w:rsidRPr="00800639">
        <w:rPr>
          <w:b/>
          <w:bCs/>
          <w:lang w:eastAsia="zh-TW"/>
        </w:rPr>
        <w:t>Figure 7</w:t>
      </w:r>
      <w:proofErr w:type="gramStart"/>
      <w:r w:rsidR="00E70BF1" w:rsidRPr="00800639">
        <w:rPr>
          <w:b/>
          <w:bCs/>
          <w:lang w:eastAsia="zh-TW"/>
        </w:rPr>
        <w:t>A</w:t>
      </w:r>
      <w:r w:rsidR="00767AF1" w:rsidRPr="00800639">
        <w:rPr>
          <w:b/>
          <w:bCs/>
          <w:lang w:eastAsia="zh-TW"/>
        </w:rPr>
        <w:t>,</w:t>
      </w:r>
      <w:r w:rsidR="00E70BF1" w:rsidRPr="00800639">
        <w:rPr>
          <w:b/>
          <w:bCs/>
          <w:lang w:eastAsia="zh-TW"/>
        </w:rPr>
        <w:t>B</w:t>
      </w:r>
      <w:proofErr w:type="gramEnd"/>
      <w:r w:rsidR="00E70BF1" w:rsidRPr="00800639">
        <w:rPr>
          <w:lang w:eastAsia="zh-TW"/>
        </w:rPr>
        <w:t>).</w:t>
      </w:r>
    </w:p>
    <w:p w14:paraId="2DF8043F" w14:textId="77777777" w:rsidR="0049314B" w:rsidRPr="00800639" w:rsidRDefault="0049314B" w:rsidP="00800639">
      <w:pPr>
        <w:rPr>
          <w:lang w:eastAsia="zh-TW"/>
        </w:rPr>
      </w:pPr>
    </w:p>
    <w:p w14:paraId="62092EBD" w14:textId="6D605443" w:rsidR="00E56701" w:rsidRPr="00800639" w:rsidRDefault="002973FD" w:rsidP="00800639">
      <w:pPr>
        <w:rPr>
          <w:lang w:eastAsia="zh-TW"/>
        </w:rPr>
      </w:pPr>
      <w:r w:rsidRPr="00800639">
        <w:rPr>
          <w:lang w:eastAsia="zh-TW"/>
        </w:rPr>
        <w:t>Compared to prior tear lipidome studies</w:t>
      </w:r>
      <w:r w:rsidR="00BC1CC6" w:rsidRPr="00800639">
        <w:rPr>
          <w:lang w:eastAsia="zh-TW"/>
        </w:rPr>
        <w:fldChar w:fldCharType="begin">
          <w:fldData xml:space="preserve">PEVuZE5vdGU+PENpdGU+PEF1dGhvcj5MYW08L0F1dGhvcj48WWVhcj4yMDE0PC9ZZWFyPjxSZWNO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MYW08L0F1dGhvcj48WWVhcj4yMDE0PC9ZZWFyPjxSZWNO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00BC1CC6" w:rsidRPr="00800639">
        <w:rPr>
          <w:lang w:eastAsia="zh-TW"/>
        </w:rPr>
      </w:r>
      <w:r w:rsidR="00BC1CC6" w:rsidRPr="00800639">
        <w:rPr>
          <w:lang w:eastAsia="zh-TW"/>
        </w:rPr>
        <w:fldChar w:fldCharType="separate"/>
      </w:r>
      <w:r w:rsidR="004B4FB6" w:rsidRPr="00800639">
        <w:rPr>
          <w:noProof/>
          <w:vertAlign w:val="superscript"/>
          <w:lang w:eastAsia="zh-TW"/>
        </w:rPr>
        <w:t>4,19</w:t>
      </w:r>
      <w:r w:rsidR="00BC1CC6" w:rsidRPr="00800639">
        <w:rPr>
          <w:lang w:eastAsia="zh-TW"/>
        </w:rPr>
        <w:fldChar w:fldCharType="end"/>
      </w:r>
      <w:r w:rsidR="00BC1CC6" w:rsidRPr="00800639">
        <w:rPr>
          <w:lang w:eastAsia="zh-TW"/>
        </w:rPr>
        <w:t>,</w:t>
      </w:r>
      <w:r w:rsidR="00721830" w:rsidRPr="00800639">
        <w:rPr>
          <w:lang w:eastAsia="zh-TW"/>
        </w:rPr>
        <w:t xml:space="preserve"> this workflow detected 1,559 unique species with substantially improved structural characterization. The expanded coverage reflects high-resolution LC-MS/MS separation, stringent identification criteria minimizing artifacts, and complementary dual-mode analysis. Notably, unlike prior studies lacking identification confidence metrics, this workflow provides transparent Grade-level reporting: positive ion mode yielded 338 Grade A identifications (highest structural confidence), while negative ion mode contributed complementary lipid diversity. The consistent core lipid set (394 species) across different storage durations, combined with robust positive mode Grade A representation (26%) and acceptable intra-subject CVs, demonstrates reliable detection suitable for quantitative tear lipidomic studies.</w:t>
      </w:r>
    </w:p>
    <w:p w14:paraId="3661A801" w14:textId="77777777" w:rsidR="00721830" w:rsidRPr="00800639" w:rsidRDefault="00721830" w:rsidP="00800639">
      <w:pPr>
        <w:rPr>
          <w:lang w:eastAsia="zh-TW"/>
        </w:rPr>
      </w:pPr>
    </w:p>
    <w:p w14:paraId="2BF0CAF2" w14:textId="7126B490" w:rsidR="005B5969" w:rsidRPr="00800639" w:rsidRDefault="00551D82" w:rsidP="00800639">
      <w:pPr>
        <w:rPr>
          <w:b/>
        </w:rPr>
      </w:pPr>
      <w:r w:rsidRPr="00800639">
        <w:rPr>
          <w:b/>
        </w:rPr>
        <w:t>FIGURE LEGENDS:</w:t>
      </w:r>
    </w:p>
    <w:p w14:paraId="091AC287" w14:textId="77777777" w:rsidR="00724003" w:rsidRPr="00800639" w:rsidRDefault="00724003" w:rsidP="00800639">
      <w:pPr>
        <w:rPr>
          <w:lang w:eastAsia="zh-TW"/>
        </w:rPr>
      </w:pPr>
    </w:p>
    <w:p w14:paraId="753993BD" w14:textId="2FD5C73A" w:rsidR="005B5969" w:rsidRPr="00800639" w:rsidRDefault="005B5969" w:rsidP="00800639">
      <w:pPr>
        <w:rPr>
          <w:lang w:eastAsia="zh-TW"/>
        </w:rPr>
      </w:pPr>
      <w:r w:rsidRPr="00800639">
        <w:rPr>
          <w:b/>
          <w:bCs/>
          <w:lang w:eastAsia="zh-TW"/>
        </w:rPr>
        <w:t>Figure 1</w:t>
      </w:r>
      <w:r w:rsidR="006277F9" w:rsidRPr="00800639">
        <w:rPr>
          <w:b/>
          <w:bCs/>
          <w:lang w:eastAsia="zh-TW"/>
        </w:rPr>
        <w:t>:</w:t>
      </w:r>
      <w:r w:rsidRPr="00800639">
        <w:rPr>
          <w:b/>
          <w:bCs/>
          <w:lang w:eastAsia="zh-TW"/>
        </w:rPr>
        <w:t xml:space="preserve"> </w:t>
      </w:r>
      <w:r w:rsidR="001E7D7A" w:rsidRPr="00800639">
        <w:rPr>
          <w:b/>
          <w:bCs/>
          <w:lang w:eastAsia="zh-TW"/>
        </w:rPr>
        <w:t xml:space="preserve">Schematic overview of the Phenol Red Thread (PRT)-based workflow for human tear </w:t>
      </w:r>
      <w:proofErr w:type="spellStart"/>
      <w:r w:rsidR="001E7D7A" w:rsidRPr="00800639">
        <w:rPr>
          <w:b/>
          <w:bCs/>
          <w:lang w:eastAsia="zh-TW"/>
        </w:rPr>
        <w:t>lipidomics</w:t>
      </w:r>
      <w:proofErr w:type="spellEnd"/>
      <w:r w:rsidR="001E7D7A" w:rsidRPr="00800639">
        <w:rPr>
          <w:lang w:eastAsia="zh-TW"/>
        </w:rPr>
        <w:t xml:space="preserve">. Tear fluid is collected from subjects utilizing the PRT approach, which enables consistent sample acquisition with minimal discomfort. Sample processing involves sequential MTBE/methanol biphasic extraction, </w:t>
      </w:r>
      <w:proofErr w:type="spellStart"/>
      <w:r w:rsidR="001E7D7A" w:rsidRPr="00800639">
        <w:rPr>
          <w:lang w:eastAsia="zh-TW"/>
        </w:rPr>
        <w:t>SpeedVac</w:t>
      </w:r>
      <w:proofErr w:type="spellEnd"/>
      <w:r w:rsidR="001E7D7A" w:rsidRPr="00800639">
        <w:rPr>
          <w:lang w:eastAsia="zh-TW"/>
        </w:rPr>
        <w:t>-mediated concentration, and reconstitution of tear lipid extracts for liquid chromatography-tandem mass spectrometry (LC</w:t>
      </w:r>
      <w:r w:rsidR="001E7D7A" w:rsidRPr="00800639">
        <w:t>–</w:t>
      </w:r>
      <w:r w:rsidR="001E7D7A" w:rsidRPr="00800639">
        <w:rPr>
          <w:lang w:eastAsia="zh-TW"/>
        </w:rPr>
        <w:t xml:space="preserve">MS/MS). Lipidomic profiles are subsequently acquired </w:t>
      </w:r>
      <w:r w:rsidR="001E7D7A" w:rsidRPr="00800639">
        <w:rPr>
          <w:i/>
          <w:iCs/>
          <w:lang w:eastAsia="zh-TW"/>
        </w:rPr>
        <w:t>via</w:t>
      </w:r>
      <w:r w:rsidR="001E7D7A" w:rsidRPr="00800639">
        <w:rPr>
          <w:lang w:eastAsia="zh-TW"/>
        </w:rPr>
        <w:t xml:space="preserve"> LC</w:t>
      </w:r>
      <w:r w:rsidR="001E7D7A" w:rsidRPr="00800639">
        <w:t>–</w:t>
      </w:r>
      <w:r w:rsidR="001E7D7A" w:rsidRPr="00800639">
        <w:rPr>
          <w:lang w:eastAsia="zh-TW"/>
        </w:rPr>
        <w:t xml:space="preserve">MS/MS and subjected to annotation and identification using </w:t>
      </w:r>
      <w:proofErr w:type="spellStart"/>
      <w:r w:rsidR="001E7D7A" w:rsidRPr="00800639">
        <w:rPr>
          <w:lang w:eastAsia="zh-TW"/>
        </w:rPr>
        <w:t>LipidSearch</w:t>
      </w:r>
      <w:proofErr w:type="spellEnd"/>
      <w:r w:rsidR="001E7D7A" w:rsidRPr="00800639">
        <w:rPr>
          <w:lang w:eastAsia="zh-TW"/>
        </w:rPr>
        <w:t xml:space="preserve"> software. </w:t>
      </w:r>
    </w:p>
    <w:p w14:paraId="4A0913F5" w14:textId="3EADFE8A" w:rsidR="00496200" w:rsidRPr="00800639" w:rsidRDefault="00496200" w:rsidP="00800639">
      <w:pPr>
        <w:rPr>
          <w:lang w:eastAsia="zh-TW"/>
        </w:rPr>
      </w:pPr>
    </w:p>
    <w:p w14:paraId="2820F29A" w14:textId="7E5C7204" w:rsidR="006A010E" w:rsidRPr="00800639" w:rsidRDefault="00496200" w:rsidP="00800639">
      <w:pPr>
        <w:rPr>
          <w:lang w:eastAsia="zh-TW"/>
        </w:rPr>
      </w:pPr>
      <w:r w:rsidRPr="00800639">
        <w:rPr>
          <w:b/>
          <w:bCs/>
          <w:lang w:eastAsia="zh-TW"/>
        </w:rPr>
        <w:t>Figure 2: Position of the phenol red thread during tear collection</w:t>
      </w:r>
      <w:r w:rsidRPr="00800639">
        <w:rPr>
          <w:lang w:eastAsia="zh-TW"/>
        </w:rPr>
        <w:t xml:space="preserve">. </w:t>
      </w:r>
    </w:p>
    <w:p w14:paraId="58CC6A1B" w14:textId="7FC2A460" w:rsidR="00496200" w:rsidRPr="00800639" w:rsidRDefault="00496200" w:rsidP="00800639">
      <w:pPr>
        <w:rPr>
          <w:lang w:eastAsia="zh-TW"/>
        </w:rPr>
      </w:pPr>
    </w:p>
    <w:p w14:paraId="1E73F8DC" w14:textId="17F679A1" w:rsidR="00E85785" w:rsidRPr="00800639" w:rsidRDefault="00496200" w:rsidP="00800639">
      <w:pPr>
        <w:rPr>
          <w:lang w:eastAsia="zh-TW"/>
        </w:rPr>
      </w:pPr>
      <w:r w:rsidRPr="00800639">
        <w:rPr>
          <w:b/>
          <w:bCs/>
          <w:lang w:eastAsia="zh-TW"/>
        </w:rPr>
        <w:t>Figure 3: Physical appearance of the phenol red thread (PRT</w:t>
      </w:r>
      <w:r w:rsidRPr="00800639">
        <w:rPr>
          <w:lang w:eastAsia="zh-TW"/>
        </w:rPr>
        <w:t>)</w:t>
      </w:r>
      <w:r w:rsidR="00432715" w:rsidRPr="00800639">
        <w:rPr>
          <w:lang w:eastAsia="zh-TW"/>
        </w:rPr>
        <w:t>.</w:t>
      </w:r>
      <w:r w:rsidRPr="00800639">
        <w:rPr>
          <w:lang w:eastAsia="zh-TW"/>
        </w:rPr>
        <w:t xml:space="preserve"> (</w:t>
      </w:r>
      <w:r w:rsidRPr="00800639">
        <w:rPr>
          <w:b/>
          <w:bCs/>
          <w:lang w:eastAsia="zh-TW"/>
        </w:rPr>
        <w:t>A</w:t>
      </w:r>
      <w:r w:rsidRPr="00800639">
        <w:rPr>
          <w:lang w:eastAsia="zh-TW"/>
        </w:rPr>
        <w:t>) Unused PRT with bent hook end</w:t>
      </w:r>
      <w:r w:rsidR="00432715" w:rsidRPr="00800639">
        <w:rPr>
          <w:lang w:eastAsia="zh-TW"/>
        </w:rPr>
        <w:t>.</w:t>
      </w:r>
      <w:r w:rsidRPr="00800639">
        <w:rPr>
          <w:lang w:eastAsia="zh-TW"/>
        </w:rPr>
        <w:t xml:space="preserve"> (</w:t>
      </w:r>
      <w:r w:rsidRPr="00800639">
        <w:rPr>
          <w:b/>
          <w:bCs/>
          <w:lang w:eastAsia="zh-TW"/>
        </w:rPr>
        <w:t>B</w:t>
      </w:r>
      <w:r w:rsidRPr="00800639">
        <w:rPr>
          <w:lang w:eastAsia="zh-TW"/>
        </w:rPr>
        <w:t xml:space="preserve">) Used PRT with </w:t>
      </w:r>
      <w:r w:rsidR="00432715" w:rsidRPr="00800639">
        <w:rPr>
          <w:lang w:eastAsia="zh-TW"/>
        </w:rPr>
        <w:t xml:space="preserve">the </w:t>
      </w:r>
      <w:r w:rsidRPr="00800639">
        <w:rPr>
          <w:lang w:eastAsia="zh-TW"/>
        </w:rPr>
        <w:t>indicated section cut and collect</w:t>
      </w:r>
      <w:r w:rsidR="00432715" w:rsidRPr="00800639">
        <w:rPr>
          <w:lang w:eastAsia="zh-TW"/>
        </w:rPr>
        <w:t>ed</w:t>
      </w:r>
      <w:r w:rsidRPr="00800639">
        <w:rPr>
          <w:lang w:eastAsia="zh-TW"/>
        </w:rPr>
        <w:t xml:space="preserve"> for lipid extraction.</w:t>
      </w:r>
    </w:p>
    <w:p w14:paraId="1C070F04" w14:textId="5F8D3AA9" w:rsidR="00E85785" w:rsidRPr="00800639" w:rsidRDefault="00E85785" w:rsidP="00800639">
      <w:pPr>
        <w:rPr>
          <w:lang w:eastAsia="zh-TW"/>
        </w:rPr>
      </w:pPr>
    </w:p>
    <w:p w14:paraId="43EB7C84" w14:textId="04AF1777" w:rsidR="00D12F53" w:rsidRPr="00800639" w:rsidRDefault="00D12F53" w:rsidP="00800639">
      <w:pPr>
        <w:rPr>
          <w:lang w:eastAsia="zh-TW"/>
        </w:rPr>
      </w:pPr>
      <w:r w:rsidRPr="00800639">
        <w:rPr>
          <w:b/>
          <w:bCs/>
          <w:lang w:eastAsia="zh-TW"/>
        </w:rPr>
        <w:t>Figure 4: Phase separation of lipid extraction using MTBE-methanol-water: upper organic phase and lower aqueous phase</w:t>
      </w:r>
      <w:r w:rsidRPr="00800639">
        <w:rPr>
          <w:lang w:eastAsia="zh-TW"/>
        </w:rPr>
        <w:t>.</w:t>
      </w:r>
    </w:p>
    <w:p w14:paraId="2DC6C0B0" w14:textId="008FFCB2" w:rsidR="00857113" w:rsidRPr="00800639" w:rsidRDefault="00857113" w:rsidP="00800639">
      <w:pPr>
        <w:rPr>
          <w:lang w:eastAsia="zh-TW"/>
        </w:rPr>
      </w:pPr>
    </w:p>
    <w:p w14:paraId="47505B32" w14:textId="7CA61C41" w:rsidR="00970484" w:rsidRPr="00800639" w:rsidRDefault="004E5FB0" w:rsidP="00800639">
      <w:pPr>
        <w:rPr>
          <w:lang w:eastAsia="zh-TW"/>
        </w:rPr>
      </w:pPr>
      <w:r w:rsidRPr="00800639">
        <w:rPr>
          <w:b/>
          <w:bCs/>
          <w:lang w:eastAsia="zh-TW"/>
        </w:rPr>
        <w:t xml:space="preserve">Figure </w:t>
      </w:r>
      <w:r w:rsidR="00B71373" w:rsidRPr="00800639">
        <w:rPr>
          <w:b/>
          <w:bCs/>
          <w:lang w:eastAsia="zh-TW"/>
        </w:rPr>
        <w:t>5</w:t>
      </w:r>
      <w:r w:rsidRPr="00800639">
        <w:rPr>
          <w:b/>
          <w:bCs/>
          <w:lang w:eastAsia="zh-TW"/>
        </w:rPr>
        <w:t xml:space="preserve">: </w:t>
      </w:r>
      <w:r w:rsidR="001F5974" w:rsidRPr="00800639">
        <w:rPr>
          <w:b/>
          <w:bCs/>
          <w:lang w:eastAsia="zh-TW"/>
        </w:rPr>
        <w:t>Lipid identification summary and quality assessment</w:t>
      </w:r>
      <w:r w:rsidR="001F5974" w:rsidRPr="00800639">
        <w:rPr>
          <w:lang w:eastAsia="zh-TW"/>
        </w:rPr>
        <w:t>. (</w:t>
      </w:r>
      <w:r w:rsidR="001F5974" w:rsidRPr="00800639">
        <w:rPr>
          <w:b/>
          <w:bCs/>
          <w:lang w:eastAsia="zh-TW"/>
        </w:rPr>
        <w:t>A</w:t>
      </w:r>
      <w:r w:rsidR="001F5974" w:rsidRPr="00800639">
        <w:rPr>
          <w:lang w:eastAsia="zh-TW"/>
        </w:rPr>
        <w:t>) Total unique lipid species identified in each sample group (R1, R2, R3) by ionization mode. (</w:t>
      </w:r>
      <w:r w:rsidR="001F5974" w:rsidRPr="00800639">
        <w:rPr>
          <w:b/>
          <w:bCs/>
          <w:lang w:eastAsia="zh-TW"/>
        </w:rPr>
        <w:t>B</w:t>
      </w:r>
      <w:r w:rsidR="001F5974" w:rsidRPr="00800639">
        <w:rPr>
          <w:lang w:eastAsia="zh-TW"/>
        </w:rPr>
        <w:t>) Grade-level confidence distribution of lipid identifications in positive and negative ion modes.</w:t>
      </w:r>
    </w:p>
    <w:p w14:paraId="756119E1" w14:textId="46B264D8" w:rsidR="0050594F" w:rsidRPr="00800639" w:rsidRDefault="0050594F" w:rsidP="00800639">
      <w:pPr>
        <w:rPr>
          <w:lang w:eastAsia="zh-TW"/>
        </w:rPr>
      </w:pPr>
    </w:p>
    <w:p w14:paraId="150ECE7C" w14:textId="21547BEF" w:rsidR="0050594F" w:rsidRPr="00800639" w:rsidRDefault="0050594F" w:rsidP="00800639">
      <w:pPr>
        <w:rPr>
          <w:lang w:eastAsia="zh-TW"/>
        </w:rPr>
      </w:pPr>
      <w:r w:rsidRPr="00800639">
        <w:rPr>
          <w:b/>
          <w:bCs/>
          <w:lang w:eastAsia="zh-TW"/>
        </w:rPr>
        <w:t xml:space="preserve">Figure </w:t>
      </w:r>
      <w:r w:rsidR="00B71373" w:rsidRPr="00800639">
        <w:rPr>
          <w:b/>
          <w:bCs/>
          <w:lang w:eastAsia="zh-TW"/>
        </w:rPr>
        <w:t>6</w:t>
      </w:r>
      <w:r w:rsidRPr="00800639">
        <w:rPr>
          <w:b/>
          <w:bCs/>
          <w:lang w:eastAsia="zh-TW"/>
        </w:rPr>
        <w:t xml:space="preserve">: </w:t>
      </w:r>
      <w:r w:rsidR="00B51F47" w:rsidRPr="00800639">
        <w:rPr>
          <w:b/>
          <w:bCs/>
          <w:lang w:eastAsia="zh-TW"/>
        </w:rPr>
        <w:t>Venn diagram showing overlapping unique lipid species identified across three sample groups</w:t>
      </w:r>
      <w:r w:rsidR="002B46CF" w:rsidRPr="00800639">
        <w:rPr>
          <w:lang w:eastAsia="zh-TW"/>
        </w:rPr>
        <w:t>.</w:t>
      </w:r>
      <w:r w:rsidR="00A97622" w:rsidRPr="00800639">
        <w:rPr>
          <w:lang w:eastAsia="zh-TW"/>
        </w:rPr>
        <w:t xml:space="preserve"> </w:t>
      </w:r>
      <w:r w:rsidR="00782AD5" w:rsidRPr="00800639">
        <w:rPr>
          <w:lang w:eastAsia="zh-TW"/>
        </w:rPr>
        <w:t xml:space="preserve">Each circle represents the </w:t>
      </w:r>
      <w:r w:rsidR="003C0B9B" w:rsidRPr="00800639">
        <w:rPr>
          <w:lang w:eastAsia="zh-TW"/>
        </w:rPr>
        <w:t>union of unique lipid species</w:t>
      </w:r>
      <w:r w:rsidR="00782AD5" w:rsidRPr="00800639">
        <w:rPr>
          <w:lang w:eastAsia="zh-TW"/>
        </w:rPr>
        <w:t xml:space="preserve"> found in one sample group, while the intersections show lipid species </w:t>
      </w:r>
      <w:r w:rsidR="00D644C8" w:rsidRPr="00800639">
        <w:rPr>
          <w:lang w:eastAsia="zh-TW"/>
        </w:rPr>
        <w:t xml:space="preserve">that were </w:t>
      </w:r>
      <w:r w:rsidR="00782AD5" w:rsidRPr="00800639">
        <w:rPr>
          <w:lang w:eastAsia="zh-TW"/>
        </w:rPr>
        <w:t>common</w:t>
      </w:r>
      <w:r w:rsidR="00D644C8" w:rsidRPr="00800639">
        <w:rPr>
          <w:lang w:eastAsia="zh-TW"/>
        </w:rPr>
        <w:t>ly found</w:t>
      </w:r>
      <w:r w:rsidR="00782AD5" w:rsidRPr="00800639">
        <w:rPr>
          <w:lang w:eastAsia="zh-TW"/>
        </w:rPr>
        <w:t xml:space="preserve"> </w:t>
      </w:r>
      <w:r w:rsidR="00D644C8" w:rsidRPr="00800639">
        <w:rPr>
          <w:lang w:eastAsia="zh-TW"/>
        </w:rPr>
        <w:t>in</w:t>
      </w:r>
      <w:r w:rsidR="00782AD5" w:rsidRPr="00800639">
        <w:rPr>
          <w:lang w:eastAsia="zh-TW"/>
        </w:rPr>
        <w:t xml:space="preserve"> two or all three groups. This visualization highlights consistent and distinct </w:t>
      </w:r>
      <w:r w:rsidR="00AB43FD" w:rsidRPr="00800639">
        <w:rPr>
          <w:lang w:eastAsia="zh-TW"/>
        </w:rPr>
        <w:t>lipid species</w:t>
      </w:r>
      <w:r w:rsidR="00782AD5" w:rsidRPr="00800639">
        <w:rPr>
          <w:lang w:eastAsia="zh-TW"/>
        </w:rPr>
        <w:t xml:space="preserve"> among the groups.</w:t>
      </w:r>
    </w:p>
    <w:p w14:paraId="7E2E83C1" w14:textId="7E5720BF" w:rsidR="00BF02BC" w:rsidRPr="00800639" w:rsidRDefault="00BF02BC" w:rsidP="00800639">
      <w:pPr>
        <w:rPr>
          <w:lang w:eastAsia="zh-TW"/>
        </w:rPr>
      </w:pPr>
    </w:p>
    <w:p w14:paraId="64732511" w14:textId="18E8B177" w:rsidR="00196306" w:rsidRPr="00800639" w:rsidRDefault="00D55060" w:rsidP="00800639">
      <w:pPr>
        <w:rPr>
          <w:lang w:eastAsia="zh-TW"/>
        </w:rPr>
      </w:pPr>
      <w:r w:rsidRPr="00800639">
        <w:rPr>
          <w:b/>
          <w:bCs/>
          <w:lang w:eastAsia="zh-TW"/>
        </w:rPr>
        <w:t xml:space="preserve">Figure 7: </w:t>
      </w:r>
      <w:r w:rsidR="00196306" w:rsidRPr="00800639">
        <w:rPr>
          <w:b/>
          <w:bCs/>
          <w:lang w:eastAsia="zh-TW"/>
        </w:rPr>
        <w:t>Consistent lipid class distribution across sample replicates</w:t>
      </w:r>
      <w:r w:rsidR="00196306" w:rsidRPr="00800639">
        <w:rPr>
          <w:lang w:eastAsia="zh-TW"/>
        </w:rPr>
        <w:t>. Distribution of unique lipid species identified within each lipid class by LC-MS/MS in (</w:t>
      </w:r>
      <w:r w:rsidR="00196306" w:rsidRPr="00800639">
        <w:rPr>
          <w:b/>
          <w:bCs/>
          <w:lang w:eastAsia="zh-TW"/>
        </w:rPr>
        <w:t>A</w:t>
      </w:r>
      <w:r w:rsidR="00196306" w:rsidRPr="00800639">
        <w:rPr>
          <w:lang w:eastAsia="zh-TW"/>
        </w:rPr>
        <w:t>) positive ion mode and (</w:t>
      </w:r>
      <w:r w:rsidR="00196306" w:rsidRPr="00800639">
        <w:rPr>
          <w:b/>
          <w:bCs/>
          <w:lang w:eastAsia="zh-TW"/>
        </w:rPr>
        <w:t>B</w:t>
      </w:r>
      <w:r w:rsidR="00196306" w:rsidRPr="00800639">
        <w:rPr>
          <w:lang w:eastAsia="zh-TW"/>
        </w:rPr>
        <w:t xml:space="preserve">) negative ion mode. Bars represent the number of unique lipids consistently identified across all three sample sets (R1–R3). Major lipid classes shown include: </w:t>
      </w:r>
      <w:proofErr w:type="spellStart"/>
      <w:r w:rsidR="00196306" w:rsidRPr="00800639">
        <w:rPr>
          <w:lang w:eastAsia="zh-TW"/>
        </w:rPr>
        <w:t>glycerolipids</w:t>
      </w:r>
      <w:proofErr w:type="spellEnd"/>
      <w:r w:rsidR="00196306" w:rsidRPr="00800639">
        <w:rPr>
          <w:lang w:eastAsia="zh-TW"/>
        </w:rPr>
        <w:t xml:space="preserve"> (TG, DG), sphingolipids (Cer, SM, Hex1Cer), phospholipids (PC, PE, PI, PS, </w:t>
      </w:r>
      <w:proofErr w:type="spellStart"/>
      <w:r w:rsidR="00196306" w:rsidRPr="00800639">
        <w:rPr>
          <w:lang w:eastAsia="zh-TW"/>
        </w:rPr>
        <w:t>PEt</w:t>
      </w:r>
      <w:proofErr w:type="spellEnd"/>
      <w:r w:rsidR="00196306" w:rsidRPr="00800639">
        <w:rPr>
          <w:lang w:eastAsia="zh-TW"/>
        </w:rPr>
        <w:t xml:space="preserve">), </w:t>
      </w:r>
      <w:proofErr w:type="spellStart"/>
      <w:r w:rsidR="00196306" w:rsidRPr="00800639">
        <w:rPr>
          <w:lang w:eastAsia="zh-TW"/>
        </w:rPr>
        <w:t>lysophospholipids</w:t>
      </w:r>
      <w:proofErr w:type="spellEnd"/>
      <w:r w:rsidR="00196306" w:rsidRPr="00800639">
        <w:rPr>
          <w:lang w:eastAsia="zh-TW"/>
        </w:rPr>
        <w:t xml:space="preserve"> (LPC, LPE), and other minor </w:t>
      </w:r>
      <w:r w:rsidR="00196306" w:rsidRPr="00800639">
        <w:rPr>
          <w:lang w:eastAsia="zh-TW"/>
        </w:rPr>
        <w:lastRenderedPageBreak/>
        <w:t>species.</w:t>
      </w:r>
    </w:p>
    <w:p w14:paraId="6AE1FB27" w14:textId="77777777" w:rsidR="002D4A03" w:rsidRPr="00800639" w:rsidRDefault="002D4A03" w:rsidP="00800639"/>
    <w:p w14:paraId="7C0B6465" w14:textId="0E701FD1" w:rsidR="006E4797" w:rsidRPr="00800639" w:rsidRDefault="00551D82" w:rsidP="00800639">
      <w:pPr>
        <w:rPr>
          <w:b/>
        </w:rPr>
      </w:pPr>
      <w:r w:rsidRPr="00800639">
        <w:rPr>
          <w:b/>
        </w:rPr>
        <w:t xml:space="preserve">DISCUSSION: </w:t>
      </w:r>
    </w:p>
    <w:p w14:paraId="446E5DDB" w14:textId="77777777" w:rsidR="00E30C1D" w:rsidRPr="00800639" w:rsidRDefault="00E30C1D" w:rsidP="00800639">
      <w:pPr>
        <w:rPr>
          <w:b/>
        </w:rPr>
      </w:pPr>
    </w:p>
    <w:p w14:paraId="54941EDB" w14:textId="4A173719" w:rsidR="008830CC" w:rsidRPr="00800639" w:rsidRDefault="008830CC" w:rsidP="00800639">
      <w:pPr>
        <w:rPr>
          <w:b/>
          <w:bCs/>
          <w:lang w:eastAsia="zh-TW"/>
        </w:rPr>
      </w:pPr>
      <w:r w:rsidRPr="00800639">
        <w:rPr>
          <w:b/>
          <w:bCs/>
          <w:lang w:eastAsia="zh-TW"/>
        </w:rPr>
        <w:t>Advantages of PRT-</w:t>
      </w:r>
      <w:r w:rsidR="00E30C1D" w:rsidRPr="00800639">
        <w:rPr>
          <w:b/>
          <w:bCs/>
          <w:lang w:eastAsia="zh-TW"/>
        </w:rPr>
        <w:t>based tear sampling and lipid extraction</w:t>
      </w:r>
    </w:p>
    <w:p w14:paraId="038BEB1C" w14:textId="11905B74" w:rsidR="009F3A19" w:rsidRPr="00800639" w:rsidRDefault="009F3A19" w:rsidP="00800639">
      <w:pPr>
        <w:pBdr>
          <w:top w:val="nil"/>
          <w:left w:val="nil"/>
          <w:bottom w:val="nil"/>
          <w:right w:val="nil"/>
          <w:between w:val="nil"/>
        </w:pBdr>
        <w:rPr>
          <w:lang w:eastAsia="zh-TW"/>
        </w:rPr>
      </w:pPr>
      <w:r w:rsidRPr="00800639">
        <w:rPr>
          <w:lang w:eastAsia="zh-TW"/>
        </w:rPr>
        <w:t xml:space="preserve">The PRT-based tear </w:t>
      </w:r>
      <w:proofErr w:type="spellStart"/>
      <w:r w:rsidRPr="00800639">
        <w:rPr>
          <w:lang w:eastAsia="zh-TW"/>
        </w:rPr>
        <w:t>lipidomics</w:t>
      </w:r>
      <w:proofErr w:type="spellEnd"/>
      <w:r w:rsidRPr="00800639">
        <w:rPr>
          <w:lang w:eastAsia="zh-TW"/>
        </w:rPr>
        <w:t xml:space="preserve"> workflow presented here provides a minimally invasive and practical sampling method for comprehensive tear lipid profiling. Compared to Schirmer strips, which require prolonged contact and larger sample volumes, PRT sampling is rapid</w:t>
      </w:r>
      <w:r w:rsidR="00E30C1D" w:rsidRPr="00800639">
        <w:rPr>
          <w:lang w:eastAsia="zh-TW"/>
        </w:rPr>
        <w:t>,</w:t>
      </w:r>
      <w:r w:rsidRPr="00800639">
        <w:rPr>
          <w:lang w:eastAsia="zh-TW"/>
        </w:rPr>
        <w:t xml:space="preserve"> can be completed within 2 min, well-tolerated by diverse populations</w:t>
      </w:r>
      <w:r w:rsidR="00E30C1D" w:rsidRPr="00800639">
        <w:rPr>
          <w:lang w:eastAsia="zh-TW"/>
        </w:rPr>
        <w:t>,</w:t>
      </w:r>
      <w:r w:rsidRPr="00800639">
        <w:rPr>
          <w:lang w:eastAsia="zh-TW"/>
        </w:rPr>
        <w:t xml:space="preserve"> including those with reduced tear volume or heightened ocular sensitivity, and yields tear samples compatible with high-resolution LC-MS lipidomics</w:t>
      </w:r>
      <w:r w:rsidRPr="00800639">
        <w:rPr>
          <w:lang w:eastAsia="zh-TW"/>
        </w:rPr>
        <w:fldChar w:fldCharType="begin">
          <w:fldData xml:space="preserve">PEVuZE5vdGU+PENpdGU+PEF1dGhvcj5LZWNza2Vtw6l0aTwvQXV0aG9yPjxZZWFyPjIwMjI8L1ll
YXI+PFJlY051bT4xNDU8L1JlY051bT48RGlzcGxheVRleHQ+PHN0eWxlIGZhY2U9InN1cGVyc2Ny
aXB0Ij4xNCwyMD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RdWFoPC9BdXRob3I+PFllYXI+MjAxNDwvWWVhcj48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LZWNza2Vtw6l0aTwvQXV0aG9yPjxZZWFyPjIwMjI8L1ll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14,20</w:t>
      </w:r>
      <w:r w:rsidRPr="00800639">
        <w:rPr>
          <w:lang w:eastAsia="zh-TW"/>
        </w:rPr>
        <w:fldChar w:fldCharType="end"/>
      </w:r>
      <w:r w:rsidRPr="00800639">
        <w:rPr>
          <w:lang w:eastAsia="zh-TW"/>
        </w:rPr>
        <w:t>. Unlike microcapillary tube collection, which is time-consuming and requires precise technical handling and operator expertise, PRT-based sampling requires minimal training and can be readily performed in clinical settings with high reproducibility and ease of use</w:t>
      </w:r>
      <w:r w:rsidRPr="00800639">
        <w:rPr>
          <w:lang w:eastAsia="zh-TW"/>
        </w:rPr>
        <w:fldChar w:fldCharType="begin"/>
      </w:r>
      <w:r w:rsidR="004B4FB6" w:rsidRPr="00800639">
        <w:rPr>
          <w:lang w:eastAsia="zh-TW"/>
        </w:rPr>
        <w:instrText xml:space="preserve"> ADDIN EN.CITE &lt;EndNote&gt;&lt;Cite&gt;&lt;Author&gt;Kecskeméti&lt;/Author&gt;&lt;Year&gt;2022&lt;/Year&gt;&lt;RecNum&gt;145&lt;/RecNum&gt;&lt;DisplayText&gt;&lt;style face="superscript"&gt;14&lt;/style&gt;&lt;/DisplayText&gt;&lt;record&gt;&lt;rec-number&gt;145&lt;/rec-number&gt;&lt;foreign-keys&gt;&lt;key app="EN" db-id="2rf5v9vryz5td7es5fvvdaxl55p5z2fsx0wd" timestamp="1754429493"&gt;145&lt;/key&gt;&lt;/foreign-keys&gt;&lt;ref-type name="Journal Article"&gt;17&lt;/ref-type&gt;&lt;contributors&gt;&lt;authors&gt;&lt;author&gt;Kecskeméti, G.&lt;/author&gt;&lt;author&gt;Tóth-Molnár, E.&lt;/author&gt;&lt;author&gt;Janáky, T.&lt;/author&gt;&lt;author&gt;Szabó, Z.&lt;/author&gt;&lt;/authors&gt;&lt;/contributors&gt;&lt;auth-address&gt;Department of Medical Chemistry, Albert Szent-Györgyi Medical School, University of Szeged, Dóm tér 8, H-6720 Szeged, Hungary.&amp;#xD;Department of Ophtalmology, Albert Szent-Györgyi Health Centre, University of Szeged, Korányi Fasor 10-11, H-6720 Szeged, Hungary.&lt;/auth-address&gt;&lt;titles&gt;&lt;title&gt;An Extensive Study of Phenol Red Thread as a Novel Non-Invasive Tear Sampling Technique for Proteomics Studies: Comparison with Two Commonly Used Methods&lt;/title&gt;&lt;secondary-title&gt;Int J Mol Sci&lt;/secondary-title&gt;&lt;/titles&gt;&lt;periodical&gt;&lt;full-title&gt;Int J Mol Sci&lt;/full-title&gt;&lt;/periodical&gt;&lt;volume&gt;23&lt;/volume&gt;&lt;number&gt;15&lt;/number&gt;&lt;edition&gt;20220803&lt;/edition&gt;&lt;keywords&gt;&lt;keyword&gt;Humans&lt;/keyword&gt;&lt;keyword&gt;*Phenolsulfonphthalein/analysis/chemistry/metabolism&lt;/keyword&gt;&lt;keyword&gt;Proteins/metabolism&lt;/keyword&gt;&lt;keyword&gt;*Proteomics/methods&lt;/keyword&gt;&lt;keyword&gt;Specimen Handling/methods&lt;/keyword&gt;&lt;keyword&gt;Tears/metabolism&lt;/keyword&gt;&lt;keyword&gt;Lc-ms&lt;/keyword&gt;&lt;keyword&gt;data independent analysis&lt;/keyword&gt;&lt;keyword&gt;mass spectrometry&lt;/keyword&gt;&lt;keyword&gt;proteomics&lt;/keyword&gt;&lt;keyword&gt;tear&lt;/keyword&gt;&lt;/keywords&gt;&lt;dates&gt;&lt;year&gt;2022&lt;/year&gt;&lt;pub-dates&gt;&lt;date&gt;Aug 3&lt;/date&gt;&lt;/pub-dates&gt;&lt;/dates&gt;&lt;isbn&gt;1422-0067&lt;/isbn&gt;&lt;accession-num&gt;35955782&lt;/accession-num&gt;&lt;urls&gt;&lt;/urls&gt;&lt;custom1&gt;The authors declare no conflict of interest.&lt;/custom1&gt;&lt;custom2&gt;PMC9369290&lt;/custom2&gt;&lt;electronic-resource-num&gt;10.3390/ijms23158647&lt;/electronic-resource-num&gt;&lt;remote-database-provider&gt;NLM&lt;/remote-database-provider&gt;&lt;language&gt;eng&lt;/language&gt;&lt;/record&gt;&lt;/Cite&gt;&lt;/EndNote&gt;</w:instrText>
      </w:r>
      <w:r w:rsidRPr="00800639">
        <w:rPr>
          <w:lang w:eastAsia="zh-TW"/>
        </w:rPr>
        <w:fldChar w:fldCharType="separate"/>
      </w:r>
      <w:r w:rsidR="004B4FB6" w:rsidRPr="00800639">
        <w:rPr>
          <w:noProof/>
          <w:vertAlign w:val="superscript"/>
          <w:lang w:eastAsia="zh-TW"/>
        </w:rPr>
        <w:t>14</w:t>
      </w:r>
      <w:r w:rsidRPr="00800639">
        <w:rPr>
          <w:lang w:eastAsia="zh-TW"/>
        </w:rPr>
        <w:fldChar w:fldCharType="end"/>
      </w:r>
      <w:r w:rsidRPr="00800639">
        <w:rPr>
          <w:lang w:eastAsia="zh-TW"/>
        </w:rPr>
        <w:t xml:space="preserve">. Regarding the lipid extraction method, MTBE/methanol-based phase separation avoids chloroform toxicity while providing comparable or superior lipid recovery to traditional Folch and Bligh-Dyer methods for most lipid classes, though it may show slightly reduced recovery for certain polar </w:t>
      </w:r>
      <w:proofErr w:type="spellStart"/>
      <w:r w:rsidRPr="00800639">
        <w:rPr>
          <w:lang w:eastAsia="zh-TW"/>
        </w:rPr>
        <w:t>lysophospholipids</w:t>
      </w:r>
      <w:proofErr w:type="spellEnd"/>
      <w:r w:rsidRPr="00800639">
        <w:rPr>
          <w:lang w:eastAsia="zh-TW"/>
        </w:rPr>
        <w:t xml:space="preserve"> (LPC, LPE). This workflow successfully identified over 700 unique tear lipid species across 23 lipid classes, substantially expanding previous tear lipidome datasets</w:t>
      </w:r>
      <w:r w:rsidRPr="00800639">
        <w:rPr>
          <w:lang w:eastAsia="zh-TW"/>
        </w:rPr>
        <w:fldChar w:fldCharType="begin">
          <w:fldData xml:space="preserve">PEVuZE5vdGU+PENpdGU+PEF1dGhvcj5MYW08L0F1dGhvcj48WWVhcj4yMDE0PC9ZZWFyPjxSZWNO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MYW08L0F1dGhvcj48WWVhcj4yMDE0PC9ZZWFyPjxSZWNO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4,19</w:t>
      </w:r>
      <w:r w:rsidRPr="00800639">
        <w:rPr>
          <w:lang w:eastAsia="zh-TW"/>
        </w:rPr>
        <w:fldChar w:fldCharType="end"/>
      </w:r>
      <w:r w:rsidRPr="00800639">
        <w:rPr>
          <w:lang w:eastAsia="zh-TW"/>
        </w:rPr>
        <w:t>.</w:t>
      </w:r>
    </w:p>
    <w:p w14:paraId="13CA51A0" w14:textId="77777777" w:rsidR="007E4707" w:rsidRPr="00800639" w:rsidRDefault="007E4707" w:rsidP="00800639">
      <w:pPr>
        <w:pBdr>
          <w:top w:val="nil"/>
          <w:left w:val="nil"/>
          <w:bottom w:val="nil"/>
          <w:right w:val="nil"/>
          <w:between w:val="nil"/>
        </w:pBdr>
        <w:rPr>
          <w:lang w:eastAsia="zh-TW"/>
        </w:rPr>
      </w:pPr>
    </w:p>
    <w:p w14:paraId="20F8A3F0" w14:textId="77777777" w:rsidR="007E4707" w:rsidRPr="00800639" w:rsidRDefault="007E4707" w:rsidP="00800639">
      <w:pPr>
        <w:pBdr>
          <w:top w:val="nil"/>
          <w:left w:val="nil"/>
          <w:bottom w:val="nil"/>
          <w:right w:val="nil"/>
          <w:between w:val="nil"/>
        </w:pBdr>
        <w:rPr>
          <w:b/>
          <w:bCs/>
          <w:lang w:eastAsia="zh-TW"/>
        </w:rPr>
      </w:pPr>
      <w:r w:rsidRPr="00800639">
        <w:rPr>
          <w:b/>
          <w:bCs/>
          <w:lang w:eastAsia="zh-TW"/>
        </w:rPr>
        <w:t>Technical Considerations and troubleshooting</w:t>
      </w:r>
    </w:p>
    <w:p w14:paraId="7CE612B8" w14:textId="03180D33" w:rsidR="00404680" w:rsidRPr="00800639" w:rsidRDefault="00404680" w:rsidP="00800639">
      <w:pPr>
        <w:pBdr>
          <w:top w:val="nil"/>
          <w:left w:val="nil"/>
          <w:bottom w:val="nil"/>
          <w:right w:val="nil"/>
          <w:between w:val="nil"/>
        </w:pBdr>
        <w:rPr>
          <w:lang w:eastAsia="zh-TW"/>
        </w:rPr>
      </w:pPr>
      <w:r w:rsidRPr="00800639">
        <w:rPr>
          <w:lang w:eastAsia="zh-TW"/>
        </w:rPr>
        <w:t xml:space="preserve">Several factors are critical for reproducible results. The reagent volumes specified in this protocol (232 </w:t>
      </w:r>
      <w:proofErr w:type="spellStart"/>
      <w:r w:rsidRPr="00800639">
        <w:rPr>
          <w:lang w:eastAsia="zh-TW"/>
        </w:rPr>
        <w:t>μL</w:t>
      </w:r>
      <w:proofErr w:type="spellEnd"/>
      <w:r w:rsidRPr="00800639">
        <w:rPr>
          <w:lang w:eastAsia="zh-TW"/>
        </w:rPr>
        <w:t xml:space="preserve"> methanol, 774 </w:t>
      </w:r>
      <w:proofErr w:type="spellStart"/>
      <w:r w:rsidRPr="00800639">
        <w:rPr>
          <w:lang w:eastAsia="zh-TW"/>
        </w:rPr>
        <w:t>μL</w:t>
      </w:r>
      <w:proofErr w:type="spellEnd"/>
      <w:r w:rsidRPr="00800639">
        <w:rPr>
          <w:lang w:eastAsia="zh-TW"/>
        </w:rPr>
        <w:t xml:space="preserve"> MTBE, 194 </w:t>
      </w:r>
      <w:proofErr w:type="spellStart"/>
      <w:r w:rsidRPr="00800639">
        <w:rPr>
          <w:lang w:eastAsia="zh-TW"/>
        </w:rPr>
        <w:t>μL</w:t>
      </w:r>
      <w:proofErr w:type="spellEnd"/>
      <w:r w:rsidRPr="00800639">
        <w:rPr>
          <w:lang w:eastAsia="zh-TW"/>
        </w:rPr>
        <w:t xml:space="preserve"> water for lipid extraction; 50 </w:t>
      </w:r>
      <w:proofErr w:type="spellStart"/>
      <w:r w:rsidRPr="00800639">
        <w:rPr>
          <w:lang w:eastAsia="zh-TW"/>
        </w:rPr>
        <w:t>μL</w:t>
      </w:r>
      <w:proofErr w:type="spellEnd"/>
      <w:r w:rsidRPr="00800639">
        <w:rPr>
          <w:lang w:eastAsia="zh-TW"/>
        </w:rPr>
        <w:t xml:space="preserve"> methanol/chloroform for reconstitution) are optimized for a standard 50 mm PRT sample, yielding a</w:t>
      </w:r>
      <w:r w:rsidR="00D40D8E" w:rsidRPr="00800639">
        <w:rPr>
          <w:lang w:eastAsia="zh-TW"/>
        </w:rPr>
        <w:t>n</w:t>
      </w:r>
      <w:r w:rsidRPr="00800639">
        <w:rPr>
          <w:lang w:eastAsia="zh-TW"/>
        </w:rPr>
        <w:t xml:space="preserve"> MTBE/methanol/water ratio of approximately 4:1.2:1 (v/v/v). This ratio was selected based on optimization studies demonstrating robust extraction efficiency and reproducibility across diverse sample matrices</w:t>
      </w:r>
      <w:r w:rsidRPr="00800639">
        <w:rPr>
          <w:lang w:eastAsia="zh-TW"/>
        </w:rPr>
        <w:fldChar w:fldCharType="begin">
          <w:fldData xml:space="preserve">PEVuZE5vdGU+PENpdGU+PEF1dGhvcj5VbG1lcjwvQXV0aG9yPjxZZWFyPjIwMTg8L1llYXI+PFJl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VbG1lcjwvQXV0aG9yPjxZZWFyPjIwMTg8L1llYXI+PFJl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18,21</w:t>
      </w:r>
      <w:r w:rsidRPr="00800639">
        <w:rPr>
          <w:lang w:eastAsia="zh-TW"/>
        </w:rPr>
        <w:fldChar w:fldCharType="end"/>
      </w:r>
      <w:r w:rsidRPr="00800639">
        <w:rPr>
          <w:lang w:eastAsia="zh-TW"/>
        </w:rPr>
        <w:t>. Sample-to-solvent ratio is a critical parameter that directly influences lipid yield and analytical sensitivity. For samples with collected PRT lengths different from 50 mm, users must adjust solvent volumes proportionally according to the per-mm PRT-to-solvent ratios</w:t>
      </w:r>
      <w:r w:rsidR="00D40D8E" w:rsidRPr="00800639">
        <w:rPr>
          <w:lang w:eastAsia="zh-TW"/>
        </w:rPr>
        <w:t>,</w:t>
      </w:r>
      <w:r w:rsidRPr="00800639">
        <w:rPr>
          <w:lang w:eastAsia="zh-TW"/>
        </w:rPr>
        <w:t xml:space="preserve"> where lipid extraction requires 24 </w:t>
      </w:r>
      <w:proofErr w:type="spellStart"/>
      <w:r w:rsidRPr="00800639">
        <w:rPr>
          <w:lang w:eastAsia="zh-TW"/>
        </w:rPr>
        <w:t>μL</w:t>
      </w:r>
      <w:proofErr w:type="spellEnd"/>
      <w:r w:rsidRPr="00800639">
        <w:rPr>
          <w:lang w:eastAsia="zh-TW"/>
        </w:rPr>
        <w:t xml:space="preserve"> MTBE-methanol-water mix per 1 mm of PRT, and reconstitution requires 1 </w:t>
      </w:r>
      <w:proofErr w:type="spellStart"/>
      <w:r w:rsidRPr="00800639">
        <w:rPr>
          <w:lang w:eastAsia="zh-TW"/>
        </w:rPr>
        <w:t>μL</w:t>
      </w:r>
      <w:proofErr w:type="spellEnd"/>
      <w:r w:rsidRPr="00800639">
        <w:rPr>
          <w:lang w:eastAsia="zh-TW"/>
        </w:rPr>
        <w:t xml:space="preserve"> chloroform-methanol mix per 1 mm.</w:t>
      </w:r>
    </w:p>
    <w:p w14:paraId="225C1BE6" w14:textId="77777777" w:rsidR="00CC6942" w:rsidRPr="00800639" w:rsidRDefault="00CC6942" w:rsidP="00800639">
      <w:pPr>
        <w:rPr>
          <w:lang w:eastAsia="zh-TW"/>
        </w:rPr>
      </w:pPr>
    </w:p>
    <w:p w14:paraId="4B54CEF7" w14:textId="62950E3E" w:rsidR="00CC6942" w:rsidRPr="00800639" w:rsidRDefault="00CC6942" w:rsidP="00800639">
      <w:pPr>
        <w:pBdr>
          <w:top w:val="nil"/>
          <w:left w:val="nil"/>
          <w:bottom w:val="nil"/>
          <w:right w:val="nil"/>
          <w:between w:val="nil"/>
        </w:pBdr>
        <w:rPr>
          <w:lang w:eastAsia="zh-TW"/>
        </w:rPr>
      </w:pPr>
      <w:r w:rsidRPr="00800639">
        <w:rPr>
          <w:lang w:eastAsia="zh-TW"/>
        </w:rPr>
        <w:t>Strict adherence to this solvent ratio is critical for optimal phase separation and signal intensity. If insufficient PRT is collected (e.g., &lt;50 mm) without reducing reconstitution solvent volumes proportionally, the resulting low sample concentration yields diminished MS signal intensity, readily masked by background noise, substantially reducing the number of identifiable lipid species and spectral quality. The reduced solute concentration diminishes ionization efficiency and detection capacity in electrospray ionization-based MS workflows. Conversely, if PRT exceeds the standard amount (e.g., &gt;50 mm) without proportionally increasing solvent volumes, excessive sample material absorbs and retains water, reducing the aqueous phase capacity to solubilize hydrophilic components. This inefficient phase separation causes the lower aqueous phase to turn red instead of the expected yellow, indicating incomplete partitioning. Phenol red and other hydrophilic contaminants then migrate into the upper organic phase. Upon drying, such samples display deep red or brownish yellow coloration</w:t>
      </w:r>
      <w:r w:rsidR="00D40D8E" w:rsidRPr="00800639">
        <w:rPr>
          <w:lang w:eastAsia="zh-TW"/>
        </w:rPr>
        <w:t xml:space="preserve">, </w:t>
      </w:r>
      <w:r w:rsidRPr="00800639">
        <w:rPr>
          <w:lang w:eastAsia="zh-TW"/>
        </w:rPr>
        <w:t xml:space="preserve">a visual indicator of phenol red </w:t>
      </w:r>
      <w:r w:rsidRPr="00800639">
        <w:rPr>
          <w:lang w:eastAsia="zh-TW"/>
        </w:rPr>
        <w:lastRenderedPageBreak/>
        <w:t>contamination and ion suppression risk in subsequent MS analysis. If this coloration occurs, redissolve the sample and repeat the lipid extraction steps 3.2</w:t>
      </w:r>
      <w:r w:rsidR="00D40D8E" w:rsidRPr="00800639">
        <w:rPr>
          <w:lang w:eastAsia="zh-TW"/>
        </w:rPr>
        <w:t>–</w:t>
      </w:r>
      <w:r w:rsidRPr="00800639">
        <w:rPr>
          <w:lang w:eastAsia="zh-TW"/>
        </w:rPr>
        <w:t>3.12 to achieve clean phase separation and remove interfering substances. Careful documentation of PRT length for each sample is essential to maintain analytical consistency</w:t>
      </w:r>
      <w:r w:rsidRPr="00800639">
        <w:rPr>
          <w:lang w:eastAsia="zh-TW"/>
        </w:rPr>
        <w:fldChar w:fldCharType="begin">
          <w:fldData xml:space="preserve">PEVuZE5vdGU+PENpdGU+PEF1dGhvcj5DaGVuPC9BdXRob3I+PFllYXI+MjAxOTwvWWVhcj48UmVj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DaGVuPC9BdXRob3I+PFllYXI+MjAxOTwvWWVhcj48UmVj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22,23</w:t>
      </w:r>
      <w:r w:rsidRPr="00800639">
        <w:rPr>
          <w:lang w:eastAsia="zh-TW"/>
        </w:rPr>
        <w:fldChar w:fldCharType="end"/>
      </w:r>
      <w:r w:rsidRPr="00800639">
        <w:rPr>
          <w:lang w:eastAsia="zh-TW"/>
        </w:rPr>
        <w:t>. A gradual loss of detectable lipid species was observed in older samples (R1). This highlighted the importance of immediate transfer of sampled PRT to a dark environment at -80</w:t>
      </w:r>
      <w:r w:rsidR="00D40D8E" w:rsidRPr="00800639">
        <w:rPr>
          <w:lang w:eastAsia="zh-TW"/>
        </w:rPr>
        <w:t xml:space="preserve"> </w:t>
      </w:r>
      <w:r w:rsidRPr="00800639">
        <w:rPr>
          <w:lang w:eastAsia="zh-TW"/>
        </w:rPr>
        <w:t>°C for preventing enzymatic and oxidative degradation</w:t>
      </w:r>
      <w:r w:rsidRPr="00800639">
        <w:rPr>
          <w:lang w:eastAsia="zh-TW"/>
        </w:rPr>
        <w:fldChar w:fldCharType="begin">
          <w:fldData xml:space="preserve">PEVuZE5vdGU+PENpdGU+PEF1dGhvcj5LaGFubmE8L0F1dGhvcj48WWVhcj4yMDIyPC9ZZWFyPjxS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</w:fldData>
        </w:fldChar>
      </w:r>
      <w:r w:rsidR="006F6E20" w:rsidRPr="00800639">
        <w:rPr>
          <w:lang w:eastAsia="zh-TW"/>
        </w:rPr>
        <w:instrText xml:space="preserve"> ADDIN EN.CITE </w:instrText>
      </w:r>
      <w:r w:rsidR="006F6E20" w:rsidRPr="00800639">
        <w:rPr>
          <w:lang w:eastAsia="zh-TW"/>
        </w:rPr>
        <w:fldChar w:fldCharType="begin">
          <w:fldData xml:space="preserve">PEVuZE5vdGU+PENpdGU+PEF1dGhvcj5LaGFubmE8L0F1dGhvcj48WWVhcj4yMDIyPC9ZZWFyPjxS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</w:fldData>
        </w:fldChar>
      </w:r>
      <w:r w:rsidR="006F6E20" w:rsidRPr="00800639">
        <w:rPr>
          <w:lang w:eastAsia="zh-TW"/>
        </w:rPr>
        <w:instrText xml:space="preserve"> ADDIN EN.CITE.DATA </w:instrText>
      </w:r>
      <w:r w:rsidR="006F6E20" w:rsidRPr="00800639">
        <w:rPr>
          <w:lang w:eastAsia="zh-TW"/>
        </w:rPr>
      </w:r>
      <w:r w:rsidR="006F6E20" w:rsidRPr="00800639">
        <w:rPr>
          <w:lang w:eastAsia="zh-TW"/>
        </w:rPr>
        <w:fldChar w:fldCharType="end"/>
      </w:r>
      <w:r w:rsidRPr="00800639">
        <w:rPr>
          <w:lang w:eastAsia="zh-TW"/>
        </w:rPr>
      </w:r>
      <w:r w:rsidRPr="00800639">
        <w:rPr>
          <w:lang w:eastAsia="zh-TW"/>
        </w:rPr>
        <w:fldChar w:fldCharType="separate"/>
      </w:r>
      <w:r w:rsidR="006F6E20" w:rsidRPr="00800639">
        <w:rPr>
          <w:noProof/>
          <w:vertAlign w:val="superscript"/>
          <w:lang w:eastAsia="zh-TW"/>
        </w:rPr>
        <w:t>9,24,25</w:t>
      </w:r>
      <w:r w:rsidRPr="00800639">
        <w:rPr>
          <w:lang w:eastAsia="zh-TW"/>
        </w:rPr>
        <w:fldChar w:fldCharType="end"/>
      </w:r>
      <w:r w:rsidRPr="00800639">
        <w:rPr>
          <w:lang w:eastAsia="zh-TW"/>
        </w:rPr>
        <w:t>. This also underscored the importance of standardized storage protocols for large cohort studies.</w:t>
      </w:r>
    </w:p>
    <w:p w14:paraId="083816D4" w14:textId="77777777" w:rsidR="00EE699D" w:rsidRPr="00800639" w:rsidRDefault="00EE699D" w:rsidP="00800639">
      <w:pPr>
        <w:rPr>
          <w:lang w:eastAsia="zh-TW"/>
        </w:rPr>
      </w:pPr>
    </w:p>
    <w:p w14:paraId="5914634E" w14:textId="77777777" w:rsidR="00540328" w:rsidRPr="00800639" w:rsidRDefault="00540328" w:rsidP="00800639">
      <w:pPr>
        <w:pBdr>
          <w:top w:val="nil"/>
          <w:left w:val="nil"/>
          <w:bottom w:val="nil"/>
          <w:right w:val="nil"/>
          <w:between w:val="nil"/>
        </w:pBdr>
        <w:rPr>
          <w:b/>
          <w:bCs/>
          <w:lang w:eastAsia="zh-TW"/>
        </w:rPr>
      </w:pPr>
      <w:r w:rsidRPr="00800639">
        <w:rPr>
          <w:b/>
          <w:bCs/>
          <w:lang w:eastAsia="zh-TW"/>
        </w:rPr>
        <w:t>Limitations</w:t>
      </w:r>
    </w:p>
    <w:p w14:paraId="17196F0E" w14:textId="44FF4906" w:rsidR="00940ADA" w:rsidRPr="00800639" w:rsidRDefault="00940ADA" w:rsidP="00800639">
      <w:pPr>
        <w:pBdr>
          <w:top w:val="nil"/>
          <w:left w:val="nil"/>
          <w:bottom w:val="nil"/>
          <w:right w:val="nil"/>
          <w:between w:val="nil"/>
        </w:pBdr>
        <w:rPr>
          <w:lang w:eastAsia="zh-TW"/>
        </w:rPr>
      </w:pPr>
      <w:r w:rsidRPr="00800639">
        <w:rPr>
          <w:lang w:eastAsia="zh-TW"/>
        </w:rPr>
        <w:t xml:space="preserve">This workflow has several notable limitations. The requirement for participants to maintain upward gaze during PRT insertion may be challenging for individuals with nystagmus or severe ocular surface discomfort. Additionally, the workflow has been optimized for high-resolution Orbitrap MS/MS platforms and may require additional validation for other MS platforms. Besides, previous studies </w:t>
      </w:r>
      <w:r w:rsidR="00013139" w:rsidRPr="00800639">
        <w:rPr>
          <w:lang w:eastAsia="zh-TW"/>
        </w:rPr>
        <w:t>have shown</w:t>
      </w:r>
      <w:r w:rsidRPr="00800639">
        <w:rPr>
          <w:lang w:eastAsia="zh-TW"/>
        </w:rPr>
        <w:t xml:space="preserve"> that the MTBE extraction method might exhibit reduced recovery for certain polar lipid classes, particularly </w:t>
      </w:r>
      <w:proofErr w:type="spellStart"/>
      <w:r w:rsidRPr="00800639">
        <w:rPr>
          <w:lang w:eastAsia="zh-TW"/>
        </w:rPr>
        <w:t>lysophospholipids</w:t>
      </w:r>
      <w:proofErr w:type="spellEnd"/>
      <w:r w:rsidRPr="00800639">
        <w:rPr>
          <w:lang w:eastAsia="zh-TW"/>
        </w:rPr>
        <w:t xml:space="preserve"> (LPC, LPE), compared to chloroform-based approaches such as Folch and Bligh-Dyer methods</w:t>
      </w:r>
      <w:r w:rsidRPr="00800639">
        <w:rPr>
          <w:lang w:eastAsia="zh-TW"/>
        </w:rPr>
        <w:fldChar w:fldCharType="begin"/>
      </w:r>
      <w:r w:rsidR="004B4FB6" w:rsidRPr="00800639">
        <w:rPr>
          <w:lang w:eastAsia="zh-TW"/>
        </w:rPr>
        <w:instrText xml:space="preserve"> ADDIN EN.CITE &lt;EndNote&gt;&lt;Cite&gt;&lt;Author&gt;Salem&lt;/Author&gt;&lt;Year&gt;2017&lt;/Year&gt;&lt;RecNum&gt;181&lt;/RecNum&gt;&lt;DisplayText&gt;&lt;style face="superscript"&gt;26&lt;/style&gt;&lt;/DisplayText&gt;&lt;record&gt;&lt;rec-number&gt;181&lt;/rec-number&gt;&lt;foreign-keys&gt;&lt;key app="EN" db-id="2rf5v9vryz5td7es5fvvdaxl55p5z2fsx0wd" timestamp="1762713448"&gt;181&lt;/key&gt;&lt;/foreign-keys&gt;&lt;ref-type name="Journal Article"&gt;17&lt;/ref-type&gt;&lt;contributors&gt;&lt;authors&gt;&lt;author&gt;Salem, M.&lt;/author&gt;&lt;author&gt;Bernach, M.&lt;/author&gt;&lt;author&gt;Bajdzienko, K.&lt;/author&gt;&lt;author&gt;Giavalisco, P.&lt;/author&gt;&lt;/authors&gt;&lt;/contributors&gt;&lt;auth-address&gt;Max Planck Institute of Molecular Plant Physiology, Golm, Germany; Department of Pharmacognosy, Faculty of Pharmacy, Cairo University.&amp;#xD;Max Planck Institute of Molecular Plant Physiology, Golm, Germany.&amp;#xD;Max Planck Institute of Molecular Plant Physiology, Golm, Germany; giavalisco@mpimp-golm.mpg.de.&lt;/auth-address&gt;&lt;titles&gt;&lt;title&gt;A Simple Fractionated Extraction Method for the Comprehensive Analysis of Metabolites, Lipids, and Proteins from a Single Sample&lt;/title&gt;&lt;secondary-title&gt;J Vis Exp&lt;/secondary-title&gt;&lt;/titles&gt;&lt;periodical&gt;&lt;full-title&gt;J Vis Exp&lt;/full-title&gt;&lt;/periodical&gt;&lt;number&gt;124&lt;/number&gt;&lt;edition&gt;20170601&lt;/edition&gt;&lt;keywords&gt;&lt;keyword&gt;Arabidopsis&lt;/keyword&gt;&lt;keyword&gt;Chromatography, Gas&lt;/keyword&gt;&lt;keyword&gt;Chromatography, Liquid&lt;/keyword&gt;&lt;keyword&gt;Lipids/*isolation &amp;amp; purification&lt;/keyword&gt;&lt;keyword&gt;Mass Spectrometry/methods&lt;/keyword&gt;&lt;keyword&gt;Metabolomics/methods&lt;/keyword&gt;&lt;keyword&gt;Proteins/*isolation &amp;amp; purification&lt;/keyword&gt;&lt;keyword&gt;Proteomics/methods&lt;/keyword&gt;&lt;/keywords&gt;&lt;dates&gt;&lt;year&gt;2017&lt;/year&gt;&lt;pub-dates&gt;&lt;date&gt;Jun 1&lt;/date&gt;&lt;/pub-dates&gt;&lt;/dates&gt;&lt;isbn&gt;1940-087x&lt;/isbn&gt;&lt;accession-num&gt;28605387&lt;/accession-num&gt;&lt;urls&gt;&lt;/urls&gt;&lt;custom2&gt;PMC5608179&lt;/custom2&gt;&lt;electronic-resource-num&gt;10.3791/55802&lt;/electronic-resource-num&gt;&lt;remote-database-provider&gt;NLM&lt;/remote-database-provider&gt;&lt;language&gt;eng&lt;/language&gt;&lt;/record&gt;&lt;/Cite&gt;&lt;/EndNote&gt;</w:instrText>
      </w:r>
      <w:r w:rsidRPr="00800639">
        <w:rPr>
          <w:lang w:eastAsia="zh-TW"/>
        </w:rPr>
        <w:fldChar w:fldCharType="separate"/>
      </w:r>
      <w:r w:rsidR="004B4FB6" w:rsidRPr="00800639">
        <w:rPr>
          <w:noProof/>
          <w:vertAlign w:val="superscript"/>
          <w:lang w:eastAsia="zh-TW"/>
        </w:rPr>
        <w:t>26</w:t>
      </w:r>
      <w:r w:rsidRPr="00800639">
        <w:rPr>
          <w:lang w:eastAsia="zh-TW"/>
        </w:rPr>
        <w:fldChar w:fldCharType="end"/>
      </w:r>
      <w:r w:rsidRPr="00800639">
        <w:rPr>
          <w:lang w:eastAsia="zh-TW"/>
        </w:rPr>
        <w:t>. Despite these limitations, the PRT-based approach remains a practical and minimally invasive alternative for tear biomarker discovery in ophthalmology and systemic disease research.</w:t>
      </w:r>
    </w:p>
    <w:p w14:paraId="45C636A4" w14:textId="77777777" w:rsidR="00940ADA" w:rsidRPr="00800639" w:rsidRDefault="00940ADA" w:rsidP="00800639">
      <w:pPr>
        <w:pBdr>
          <w:top w:val="nil"/>
          <w:left w:val="nil"/>
          <w:bottom w:val="nil"/>
          <w:right w:val="nil"/>
          <w:between w:val="nil"/>
        </w:pBdr>
        <w:rPr>
          <w:lang w:eastAsia="zh-TW"/>
        </w:rPr>
      </w:pPr>
    </w:p>
    <w:p w14:paraId="602B1827" w14:textId="77777777" w:rsidR="00940ADA" w:rsidRPr="00800639" w:rsidRDefault="00940ADA" w:rsidP="00800639">
      <w:pPr>
        <w:pBdr>
          <w:top w:val="nil"/>
          <w:left w:val="nil"/>
          <w:bottom w:val="nil"/>
          <w:right w:val="nil"/>
          <w:between w:val="nil"/>
        </w:pBdr>
        <w:rPr>
          <w:b/>
          <w:bCs/>
          <w:lang w:eastAsia="zh-TW"/>
        </w:rPr>
      </w:pPr>
      <w:r w:rsidRPr="00800639">
        <w:rPr>
          <w:b/>
          <w:bCs/>
          <w:lang w:eastAsia="zh-TW"/>
        </w:rPr>
        <w:t>Future applications and clinical significance</w:t>
      </w:r>
    </w:p>
    <w:p w14:paraId="704A838E" w14:textId="03E6B59E" w:rsidR="00940ADA" w:rsidRPr="00800639" w:rsidRDefault="00940ADA" w:rsidP="00800639">
      <w:pPr>
        <w:pBdr>
          <w:top w:val="nil"/>
          <w:left w:val="nil"/>
          <w:bottom w:val="nil"/>
          <w:right w:val="nil"/>
          <w:between w:val="nil"/>
        </w:pBdr>
        <w:rPr>
          <w:lang w:eastAsia="zh-TW"/>
        </w:rPr>
      </w:pPr>
      <w:r w:rsidRPr="00800639">
        <w:rPr>
          <w:lang w:eastAsia="zh-TW"/>
        </w:rPr>
        <w:t>The enhanced lipid coverage provided by this workflow supports multiple translational applications. In the near future, tear lipid profiling can identify and validate biomarkers for ocular diseases such as dry eye disease and meibomian gland dysfunction or other systemic conditions associated with tear lipid alterations</w:t>
      </w:r>
      <w:r w:rsidRPr="00800639">
        <w:rPr>
          <w:lang w:eastAsia="zh-TW"/>
        </w:rPr>
        <w:fldChar w:fldCharType="begin">
          <w:fldData xml:space="preserve">PEVuZE5vdGU+PENpdGU+PEF1dGhvcj5Gb25nPC9BdXRob3I+PFllYXI+MjAxOTwvWWVhcj48UmVj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Gb25nPC9BdXRob3I+PFllYXI+MjAxOTwvWWVhcj48UmVj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27</w:t>
      </w:r>
      <w:r w:rsidRPr="00800639">
        <w:rPr>
          <w:lang w:eastAsia="zh-TW"/>
        </w:rPr>
        <w:fldChar w:fldCharType="end"/>
      </w:r>
      <w:r w:rsidRPr="00800639">
        <w:rPr>
          <w:lang w:eastAsia="zh-TW"/>
        </w:rPr>
        <w:t xml:space="preserve">. The rapid sampling and standardized processing enable longitudinal studies to monitor disease progression and treatment responses. Long-term perspectives include integration with proteomics and metabolomics for multi-omics profiling, </w:t>
      </w:r>
      <w:r w:rsidR="00EF4C59" w:rsidRPr="00800639">
        <w:rPr>
          <w:lang w:eastAsia="zh-TW"/>
        </w:rPr>
        <w:t>which</w:t>
      </w:r>
      <w:r w:rsidRPr="00800639">
        <w:rPr>
          <w:lang w:eastAsia="zh-TW"/>
        </w:rPr>
        <w:t xml:space="preserve"> would enable personalized medicine approaches and point-of-care diagnostics</w:t>
      </w:r>
      <w:r w:rsidRPr="00800639">
        <w:rPr>
          <w:lang w:eastAsia="zh-TW"/>
        </w:rPr>
        <w:fldChar w:fldCharType="begin">
          <w:fldData xml:space="preserve">PEVuZE5vdGU+PENpdGU+PEF1dGhvcj5aaGFuPC9BdXRob3I+PFllYXI+MjAyMTwvWWVhcj48UmVj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=
</w:fldData>
        </w:fldChar>
      </w:r>
      <w:r w:rsidR="004B4FB6" w:rsidRPr="00800639">
        <w:rPr>
          <w:lang w:eastAsia="zh-TW"/>
        </w:rPr>
        <w:instrText xml:space="preserve"> ADDIN EN.CITE </w:instrText>
      </w:r>
      <w:r w:rsidR="004B4FB6" w:rsidRPr="00800639">
        <w:rPr>
          <w:lang w:eastAsia="zh-TW"/>
        </w:rPr>
        <w:fldChar w:fldCharType="begin">
          <w:fldData xml:space="preserve">PEVuZE5vdGU+PENpdGU+PEF1dGhvcj5aaGFuPC9BdXRob3I+PFllYXI+MjAyMTwvWWVhcj48UmVj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=
</w:fldData>
        </w:fldChar>
      </w:r>
      <w:r w:rsidR="004B4FB6" w:rsidRPr="00800639">
        <w:rPr>
          <w:lang w:eastAsia="zh-TW"/>
        </w:rPr>
        <w:instrText xml:space="preserve"> ADDIN EN.CITE.DATA </w:instrText>
      </w:r>
      <w:r w:rsidR="004B4FB6" w:rsidRPr="00800639">
        <w:rPr>
          <w:lang w:eastAsia="zh-TW"/>
        </w:rPr>
      </w:r>
      <w:r w:rsidR="004B4FB6" w:rsidRPr="00800639">
        <w:rPr>
          <w:lang w:eastAsia="zh-TW"/>
        </w:rPr>
        <w:fldChar w:fldCharType="end"/>
      </w:r>
      <w:r w:rsidRPr="00800639">
        <w:rPr>
          <w:lang w:eastAsia="zh-TW"/>
        </w:rPr>
      </w:r>
      <w:r w:rsidRPr="00800639">
        <w:rPr>
          <w:lang w:eastAsia="zh-TW"/>
        </w:rPr>
        <w:fldChar w:fldCharType="separate"/>
      </w:r>
      <w:r w:rsidR="004B4FB6" w:rsidRPr="00800639">
        <w:rPr>
          <w:noProof/>
          <w:vertAlign w:val="superscript"/>
          <w:lang w:eastAsia="zh-TW"/>
        </w:rPr>
        <w:t>12,28,29</w:t>
      </w:r>
      <w:r w:rsidRPr="00800639">
        <w:rPr>
          <w:lang w:eastAsia="zh-TW"/>
        </w:rPr>
        <w:fldChar w:fldCharType="end"/>
      </w:r>
      <w:r w:rsidRPr="00800639">
        <w:rPr>
          <w:lang w:eastAsia="zh-TW"/>
        </w:rPr>
        <w:t xml:space="preserve">. Given the minimally invasive nature and robust lipid identification capabilities, PRT-based tear </w:t>
      </w:r>
      <w:proofErr w:type="spellStart"/>
      <w:r w:rsidRPr="00800639">
        <w:rPr>
          <w:lang w:eastAsia="zh-TW"/>
        </w:rPr>
        <w:t>lipidomics</w:t>
      </w:r>
      <w:proofErr w:type="spellEnd"/>
      <w:r w:rsidRPr="00800639">
        <w:rPr>
          <w:lang w:eastAsia="zh-TW"/>
        </w:rPr>
        <w:t xml:space="preserve"> is well-positioned for large-scale population screening and precision ophthalmological applications.</w:t>
      </w:r>
    </w:p>
    <w:p w14:paraId="6A19937D" w14:textId="77777777" w:rsidR="00E74E5D" w:rsidRPr="00800639" w:rsidRDefault="00E74E5D" w:rsidP="00800639">
      <w:pPr>
        <w:pBdr>
          <w:top w:val="nil"/>
          <w:left w:val="nil"/>
          <w:bottom w:val="nil"/>
          <w:right w:val="nil"/>
          <w:between w:val="nil"/>
        </w:pBdr>
        <w:rPr>
          <w:lang w:eastAsia="zh-TW"/>
        </w:rPr>
      </w:pPr>
    </w:p>
    <w:p w14:paraId="59F37CC4" w14:textId="2FE12630" w:rsidR="006E4797" w:rsidRPr="00800639" w:rsidRDefault="00551D82" w:rsidP="00800639">
      <w:pPr>
        <w:pBdr>
          <w:top w:val="nil"/>
          <w:left w:val="nil"/>
          <w:bottom w:val="nil"/>
          <w:right w:val="nil"/>
          <w:between w:val="nil"/>
        </w:pBdr>
      </w:pPr>
      <w:r w:rsidRPr="00800639">
        <w:rPr>
          <w:b/>
        </w:rPr>
        <w:t xml:space="preserve">ACKNOWLEDGMENTS: </w:t>
      </w:r>
    </w:p>
    <w:p w14:paraId="25B2FBBD" w14:textId="45FA87E1" w:rsidR="006E4797" w:rsidRPr="00800639" w:rsidRDefault="00BD70DD" w:rsidP="00800639">
      <w:pPr>
        <w:rPr>
          <w:lang w:eastAsia="zh-TW"/>
        </w:rPr>
      </w:pPr>
      <w:r w:rsidRPr="00800639">
        <w:t xml:space="preserve">This work was supported by the </w:t>
      </w:r>
      <w:proofErr w:type="spellStart"/>
      <w:r w:rsidRPr="00800639">
        <w:t>InnoHK</w:t>
      </w:r>
      <w:proofErr w:type="spellEnd"/>
      <w:r w:rsidRPr="00800639">
        <w:t xml:space="preserve"> initiative and the Hong Kong Special Administrative Region Government</w:t>
      </w:r>
      <w:r w:rsidRPr="00800639">
        <w:rPr>
          <w:lang w:eastAsia="zh-TW"/>
        </w:rPr>
        <w:t xml:space="preserve"> and</w:t>
      </w:r>
      <w:r w:rsidRPr="00800639">
        <w:t xml:space="preserve"> </w:t>
      </w:r>
      <w:r w:rsidR="008B6720" w:rsidRPr="00800639">
        <w:t xml:space="preserve">the </w:t>
      </w:r>
      <w:r w:rsidRPr="00800639">
        <w:t>Research Centre for SHARP Vision</w:t>
      </w:r>
      <w:r w:rsidR="009D4AD0" w:rsidRPr="00800639">
        <w:t xml:space="preserve"> at The Hong Kong Polytechnic University</w:t>
      </w:r>
      <w:r w:rsidR="009D4AD0" w:rsidRPr="00800639">
        <w:rPr>
          <w:lang w:eastAsia="zh-TW"/>
        </w:rPr>
        <w:t>.</w:t>
      </w:r>
      <w:r w:rsidR="00BC482E" w:rsidRPr="00800639">
        <w:t xml:space="preserve"> </w:t>
      </w:r>
      <w:r w:rsidR="00BC482E" w:rsidRPr="00800639">
        <w:rPr>
          <w:lang w:eastAsia="zh-TW"/>
        </w:rPr>
        <w:t>The authors also gratefully acknowledge technical support from the University Research Facility in Chemical and Environmental Analysis (UCEA) and the University Research Facility in Life Sciences (ULS) of The Hong Kong Polytechnic University.</w:t>
      </w:r>
    </w:p>
    <w:p w14:paraId="774D069E" w14:textId="77777777" w:rsidR="00BD70DD" w:rsidRPr="00800639" w:rsidRDefault="00BD70DD" w:rsidP="00800639">
      <w:pPr>
        <w:rPr>
          <w:b/>
        </w:rPr>
      </w:pPr>
    </w:p>
    <w:p w14:paraId="5E703EBA" w14:textId="7235C85C" w:rsidR="006E4797" w:rsidRPr="00800639" w:rsidRDefault="00551D82" w:rsidP="00800639">
      <w:pPr>
        <w:pBdr>
          <w:top w:val="nil"/>
          <w:left w:val="nil"/>
          <w:bottom w:val="nil"/>
          <w:right w:val="nil"/>
          <w:between w:val="nil"/>
        </w:pBdr>
      </w:pPr>
      <w:r w:rsidRPr="00800639">
        <w:rPr>
          <w:b/>
        </w:rPr>
        <w:t xml:space="preserve">DISCLOSURES: </w:t>
      </w:r>
    </w:p>
    <w:p w14:paraId="4A7B0E5C" w14:textId="6BC31C86" w:rsidR="006E4797" w:rsidRPr="00800639" w:rsidRDefault="003D2642" w:rsidP="00800639">
      <w:r w:rsidRPr="00800639">
        <w:t>The authors have no conflicts of interest to declare.</w:t>
      </w:r>
    </w:p>
    <w:p w14:paraId="70D7BD89" w14:textId="1A3E9656" w:rsidR="00EF6B86" w:rsidRPr="00800639" w:rsidRDefault="00EF6B86" w:rsidP="00800639">
      <w:pPr>
        <w:rPr>
          <w:b/>
          <w:lang w:eastAsia="zh-TW"/>
        </w:rPr>
      </w:pPr>
      <w:bookmarkStart w:id="0" w:name="1t3h5sf" w:colFirst="0" w:colLast="0"/>
      <w:bookmarkEnd w:id="0"/>
      <w:r w:rsidRPr="00800639">
        <w:rPr>
          <w:b/>
          <w:lang w:eastAsia="zh-TW"/>
        </w:rPr>
        <w:br w:type="page"/>
      </w:r>
    </w:p>
    <w:p w14:paraId="551CE65A" w14:textId="60469EA4" w:rsidR="00F842D4" w:rsidRPr="00800639" w:rsidRDefault="003F7061" w:rsidP="00800639">
      <w:pPr>
        <w:pBdr>
          <w:top w:val="nil"/>
          <w:left w:val="nil"/>
          <w:bottom w:val="nil"/>
          <w:right w:val="nil"/>
          <w:between w:val="nil"/>
        </w:pBdr>
        <w:rPr>
          <w:bCs/>
        </w:rPr>
      </w:pPr>
      <w:bookmarkStart w:id="1" w:name="3rdcrjn" w:colFirst="0" w:colLast="0"/>
      <w:bookmarkEnd w:id="1"/>
      <w:proofErr w:type="gramStart"/>
      <w:r w:rsidRPr="00800639">
        <w:rPr>
          <w:b/>
        </w:rPr>
        <w:lastRenderedPageBreak/>
        <w:t>REFERENCE</w:t>
      </w:r>
      <w:r w:rsidRPr="00800639">
        <w:rPr>
          <w:b/>
          <w:lang w:eastAsia="zh-TW"/>
        </w:rPr>
        <w:t>S</w:t>
      </w:r>
      <w:proofErr w:type="gramEnd"/>
      <w:r w:rsidR="00551D82" w:rsidRPr="00800639">
        <w:rPr>
          <w:b/>
        </w:rPr>
        <w:t>:</w:t>
      </w:r>
      <w:r w:rsidR="00551D82" w:rsidRPr="00800639">
        <w:t xml:space="preserve"> </w:t>
      </w:r>
    </w:p>
    <w:p w14:paraId="67F2570A" w14:textId="5B650AE3"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Esam, S., Singh, S., Konda, N., Gandhi, R., Vemuganti, G. K. Tear film lipid layer thickness: Measurement techniques, normative values and alteration in ocular surface diseases. </w:t>
      </w:r>
      <w:r w:rsidRPr="00800639">
        <w:rPr>
          <w:rStyle w:val="af3"/>
          <w:rFonts w:ascii="Calibri" w:hAnsi="Calibri" w:cs="Calibri"/>
        </w:rPr>
        <w:t>Curr Eye Res.</w:t>
      </w:r>
      <w:r w:rsidRPr="00800639">
        <w:rPr>
          <w:rFonts w:ascii="Calibri" w:hAnsi="Calibri" w:cs="Calibri"/>
          <w:b/>
          <w:bCs/>
        </w:rPr>
        <w:t xml:space="preserve"> </w:t>
      </w:r>
      <w:r w:rsidRPr="00800639">
        <w:rPr>
          <w:rStyle w:val="af4"/>
          <w:rFonts w:ascii="Calibri" w:hAnsi="Calibri" w:cs="Calibri"/>
          <w:b w:val="0"/>
          <w:bCs w:val="0"/>
        </w:rPr>
        <w:t>10.1080/02713683.2025.2458735</w:t>
      </w:r>
      <w:r w:rsidRPr="00800639">
        <w:rPr>
          <w:rFonts w:ascii="Calibri" w:hAnsi="Calibri" w:cs="Calibri"/>
        </w:rPr>
        <w:t>, 1–15 (2025).</w:t>
      </w:r>
    </w:p>
    <w:p w14:paraId="5701FFB6" w14:textId="6B2FEDCC"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Ambaw, Y. A. et al. Profile of tear lipid mediator as a biomarker of inflammation for meibomian gland dysfunction and ocular surface diseases: Standard operating procedures. </w:t>
      </w:r>
      <w:proofErr w:type="spellStart"/>
      <w:r w:rsidRPr="00800639">
        <w:rPr>
          <w:rStyle w:val="af3"/>
          <w:rFonts w:ascii="Calibri" w:hAnsi="Calibri" w:cs="Calibri"/>
        </w:rPr>
        <w:t>Ocul</w:t>
      </w:r>
      <w:proofErr w:type="spellEnd"/>
      <w:r w:rsidRPr="00800639">
        <w:rPr>
          <w:rStyle w:val="af3"/>
          <w:rFonts w:ascii="Calibri" w:hAnsi="Calibri" w:cs="Calibri"/>
        </w:rPr>
        <w:t xml:space="preserve"> Surf.</w:t>
      </w:r>
      <w:r w:rsidRPr="00800639">
        <w:rPr>
          <w:rFonts w:ascii="Calibri" w:hAnsi="Calibri" w:cs="Calibri"/>
        </w:rPr>
        <w:t xml:space="preserve"> </w:t>
      </w:r>
      <w:r w:rsidRPr="00800639">
        <w:rPr>
          <w:rStyle w:val="af4"/>
          <w:rFonts w:ascii="Calibri" w:hAnsi="Calibri" w:cs="Calibri"/>
        </w:rPr>
        <w:t>26</w:t>
      </w:r>
      <w:r w:rsidRPr="00800639">
        <w:rPr>
          <w:rFonts w:ascii="Calibri" w:hAnsi="Calibri" w:cs="Calibri"/>
        </w:rPr>
        <w:t>, 318–327 (2022).</w:t>
      </w:r>
    </w:p>
    <w:p w14:paraId="02BBC43C" w14:textId="28C28DDE"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Sheppard, J. D., Nichols, K. K. Dry eye disease associated with meibomian gland dysfunction: Focus on tear film characteristics and the therapeutic landscape. </w:t>
      </w:r>
      <w:proofErr w:type="spellStart"/>
      <w:r w:rsidRPr="00800639">
        <w:rPr>
          <w:rStyle w:val="af3"/>
          <w:rFonts w:ascii="Calibri" w:hAnsi="Calibri" w:cs="Calibri"/>
        </w:rPr>
        <w:t>Ophthalmol</w:t>
      </w:r>
      <w:proofErr w:type="spellEnd"/>
      <w:r w:rsidRPr="00800639">
        <w:rPr>
          <w:rStyle w:val="af3"/>
          <w:rFonts w:ascii="Calibri" w:hAnsi="Calibri" w:cs="Calibri"/>
        </w:rPr>
        <w:t xml:space="preserve"> Ther.</w:t>
      </w:r>
      <w:r w:rsidRPr="00800639">
        <w:rPr>
          <w:rFonts w:ascii="Calibri" w:hAnsi="Calibri" w:cs="Calibri"/>
        </w:rPr>
        <w:t xml:space="preserve"> </w:t>
      </w:r>
      <w:r w:rsidRPr="00800639">
        <w:rPr>
          <w:rStyle w:val="af4"/>
          <w:rFonts w:ascii="Calibri" w:hAnsi="Calibri" w:cs="Calibri"/>
        </w:rPr>
        <w:t>12</w:t>
      </w:r>
      <w:r w:rsidRPr="00800639">
        <w:rPr>
          <w:rFonts w:ascii="Calibri" w:hAnsi="Calibri" w:cs="Calibri"/>
        </w:rPr>
        <w:t xml:space="preserve"> (3), 1397–1418 (2023).</w:t>
      </w:r>
    </w:p>
    <w:p w14:paraId="7863E079" w14:textId="4AC940B5"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Lam, S. M. et al. Lipidomic analysis of human tear fluid reveals structure-specific lipid alterations in dry eye syndrome. </w:t>
      </w:r>
      <w:r w:rsidRPr="00800639">
        <w:rPr>
          <w:rStyle w:val="af3"/>
          <w:rFonts w:ascii="Calibri" w:hAnsi="Calibri" w:cs="Calibri"/>
        </w:rPr>
        <w:t>J Lipid Res.</w:t>
      </w:r>
      <w:r w:rsidRPr="00800639">
        <w:rPr>
          <w:rFonts w:ascii="Calibri" w:hAnsi="Calibri" w:cs="Calibri"/>
        </w:rPr>
        <w:t xml:space="preserve"> </w:t>
      </w:r>
      <w:r w:rsidRPr="00800639">
        <w:rPr>
          <w:rStyle w:val="af4"/>
          <w:rFonts w:ascii="Calibri" w:hAnsi="Calibri" w:cs="Calibri"/>
        </w:rPr>
        <w:t>55</w:t>
      </w:r>
      <w:r w:rsidRPr="00800639">
        <w:rPr>
          <w:rFonts w:ascii="Calibri" w:hAnsi="Calibri" w:cs="Calibri"/>
        </w:rPr>
        <w:t xml:space="preserve"> (2), 299–306 (2014).</w:t>
      </w:r>
    </w:p>
    <w:p w14:paraId="2AA78862" w14:textId="25C44F66"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proofErr w:type="spellStart"/>
      <w:r w:rsidRPr="00800639">
        <w:rPr>
          <w:rFonts w:ascii="Calibri" w:hAnsi="Calibri" w:cs="Calibri"/>
        </w:rPr>
        <w:t>Borchman</w:t>
      </w:r>
      <w:proofErr w:type="spellEnd"/>
      <w:r w:rsidRPr="00800639">
        <w:rPr>
          <w:rFonts w:ascii="Calibri" w:hAnsi="Calibri" w:cs="Calibri"/>
        </w:rPr>
        <w:t xml:space="preserve">, D., Ramakrishnan, V., Henry, C., Ramasubramanian, A. Differences in meibum and tear lipid composition and conformation. </w:t>
      </w:r>
      <w:r w:rsidRPr="00800639">
        <w:rPr>
          <w:rStyle w:val="af3"/>
          <w:rFonts w:ascii="Calibri" w:hAnsi="Calibri" w:cs="Calibri"/>
        </w:rPr>
        <w:t>Cornea.</w:t>
      </w:r>
      <w:r w:rsidRPr="00800639">
        <w:rPr>
          <w:rFonts w:ascii="Calibri" w:hAnsi="Calibri" w:cs="Calibri"/>
        </w:rPr>
        <w:t xml:space="preserve"> </w:t>
      </w:r>
      <w:r w:rsidRPr="00800639">
        <w:rPr>
          <w:rStyle w:val="af4"/>
          <w:rFonts w:ascii="Calibri" w:hAnsi="Calibri" w:cs="Calibri"/>
        </w:rPr>
        <w:t>39</w:t>
      </w:r>
      <w:r w:rsidRPr="00800639">
        <w:rPr>
          <w:rFonts w:ascii="Calibri" w:hAnsi="Calibri" w:cs="Calibri"/>
        </w:rPr>
        <w:t xml:space="preserve"> (1), 122–128 (2020).</w:t>
      </w:r>
    </w:p>
    <w:p w14:paraId="7827DCE8" w14:textId="7726C841"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Miyamoto, M., Sassa, T., Sawai, M., Kihara, A. Lipid polarity gradient formed by ω-hydroxy lipids in tear film prevents dry eye disease. </w:t>
      </w:r>
      <w:proofErr w:type="spellStart"/>
      <w:r w:rsidRPr="00800639">
        <w:rPr>
          <w:rStyle w:val="af3"/>
          <w:rFonts w:ascii="Calibri" w:hAnsi="Calibri" w:cs="Calibri"/>
        </w:rPr>
        <w:t>eLife</w:t>
      </w:r>
      <w:proofErr w:type="spellEnd"/>
      <w:r w:rsidRPr="00800639">
        <w:rPr>
          <w:rStyle w:val="af3"/>
          <w:rFonts w:ascii="Calibri" w:hAnsi="Calibri" w:cs="Calibri"/>
        </w:rPr>
        <w:t>.</w:t>
      </w:r>
      <w:r w:rsidRPr="00800639">
        <w:rPr>
          <w:rFonts w:ascii="Calibri" w:hAnsi="Calibri" w:cs="Calibri"/>
        </w:rPr>
        <w:t xml:space="preserve"> </w:t>
      </w:r>
      <w:r w:rsidRPr="00800639">
        <w:rPr>
          <w:rStyle w:val="af4"/>
          <w:rFonts w:ascii="Calibri" w:hAnsi="Calibri" w:cs="Calibri"/>
        </w:rPr>
        <w:t>9</w:t>
      </w:r>
      <w:r w:rsidRPr="00800639">
        <w:rPr>
          <w:rFonts w:ascii="Calibri" w:hAnsi="Calibri" w:cs="Calibri"/>
        </w:rPr>
        <w:t>, e53582 (2020).</w:t>
      </w:r>
    </w:p>
    <w:p w14:paraId="2C52B129" w14:textId="25DD5B67"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Zhao, H. et al. </w:t>
      </w:r>
      <w:proofErr w:type="spellStart"/>
      <w:r w:rsidRPr="00800639">
        <w:rPr>
          <w:rFonts w:ascii="Calibri" w:hAnsi="Calibri" w:cs="Calibri"/>
        </w:rPr>
        <w:t>Lipidomics</w:t>
      </w:r>
      <w:proofErr w:type="spellEnd"/>
      <w:r w:rsidRPr="00800639">
        <w:rPr>
          <w:rFonts w:ascii="Calibri" w:hAnsi="Calibri" w:cs="Calibri"/>
        </w:rPr>
        <w:t xml:space="preserve"> profiles revealed alterations in patients with meibomian gland dysfunction after exposure to intense pulsed light. </w:t>
      </w:r>
      <w:r w:rsidRPr="00800639">
        <w:rPr>
          <w:rStyle w:val="af3"/>
          <w:rFonts w:ascii="Calibri" w:hAnsi="Calibri" w:cs="Calibri"/>
        </w:rPr>
        <w:t>Front Neurol.</w:t>
      </w:r>
      <w:r w:rsidRPr="00800639">
        <w:rPr>
          <w:rFonts w:ascii="Calibri" w:hAnsi="Calibri" w:cs="Calibri"/>
        </w:rPr>
        <w:t xml:space="preserve"> </w:t>
      </w:r>
      <w:r w:rsidRPr="00800639">
        <w:rPr>
          <w:rStyle w:val="af4"/>
          <w:rFonts w:ascii="Calibri" w:hAnsi="Calibri" w:cs="Calibri"/>
        </w:rPr>
        <w:t>13</w:t>
      </w:r>
      <w:r w:rsidRPr="00800639">
        <w:rPr>
          <w:rFonts w:ascii="Calibri" w:hAnsi="Calibri" w:cs="Calibri"/>
        </w:rPr>
        <w:t>, 827544 (2022).</w:t>
      </w:r>
    </w:p>
    <w:p w14:paraId="7B63358D" w14:textId="38084693"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Bland, H. C., Moilanen, J. A., Ekholm, F. S., Paananen, R. O. Investigating the role of specific tear film lipids connected to dry eye syndrome: A study on o-acyl-ω-hydroxy fatty acids and diesters. </w:t>
      </w:r>
      <w:r w:rsidRPr="00800639">
        <w:rPr>
          <w:rStyle w:val="af3"/>
          <w:rFonts w:ascii="Calibri" w:hAnsi="Calibri" w:cs="Calibri"/>
        </w:rPr>
        <w:t>Langmuir.</w:t>
      </w:r>
      <w:r w:rsidRPr="00800639">
        <w:rPr>
          <w:rFonts w:ascii="Calibri" w:hAnsi="Calibri" w:cs="Calibri"/>
        </w:rPr>
        <w:t xml:space="preserve"> </w:t>
      </w:r>
      <w:r w:rsidRPr="00800639">
        <w:rPr>
          <w:rStyle w:val="af4"/>
          <w:rFonts w:ascii="Calibri" w:hAnsi="Calibri" w:cs="Calibri"/>
        </w:rPr>
        <w:t>35</w:t>
      </w:r>
      <w:r w:rsidRPr="00800639">
        <w:rPr>
          <w:rFonts w:ascii="Calibri" w:hAnsi="Calibri" w:cs="Calibri"/>
        </w:rPr>
        <w:t xml:space="preserve"> (9), 3545–3552 (2019).</w:t>
      </w:r>
    </w:p>
    <w:p w14:paraId="280A6340" w14:textId="30884C2C"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Khanna, R. K. et al. Metabolomics and </w:t>
      </w:r>
      <w:proofErr w:type="spellStart"/>
      <w:r w:rsidRPr="00800639">
        <w:rPr>
          <w:rFonts w:ascii="Calibri" w:hAnsi="Calibri" w:cs="Calibri"/>
        </w:rPr>
        <w:t>lipidomics</w:t>
      </w:r>
      <w:proofErr w:type="spellEnd"/>
      <w:r w:rsidRPr="00800639">
        <w:rPr>
          <w:rFonts w:ascii="Calibri" w:hAnsi="Calibri" w:cs="Calibri"/>
        </w:rPr>
        <w:t xml:space="preserve"> approaches in human tears: A systematic review. </w:t>
      </w:r>
      <w:proofErr w:type="spellStart"/>
      <w:r w:rsidRPr="00800639">
        <w:rPr>
          <w:rStyle w:val="af3"/>
          <w:rFonts w:ascii="Calibri" w:hAnsi="Calibri" w:cs="Calibri"/>
        </w:rPr>
        <w:t>Surv</w:t>
      </w:r>
      <w:proofErr w:type="spellEnd"/>
      <w:r w:rsidRPr="00800639">
        <w:rPr>
          <w:rStyle w:val="af3"/>
          <w:rFonts w:ascii="Calibri" w:hAnsi="Calibri" w:cs="Calibri"/>
        </w:rPr>
        <w:t xml:space="preserve"> </w:t>
      </w:r>
      <w:proofErr w:type="spellStart"/>
      <w:r w:rsidRPr="00800639">
        <w:rPr>
          <w:rStyle w:val="af3"/>
          <w:rFonts w:ascii="Calibri" w:hAnsi="Calibri" w:cs="Calibri"/>
        </w:rPr>
        <w:t>Ophthalmol</w:t>
      </w:r>
      <w:proofErr w:type="spellEnd"/>
      <w:r w:rsidRPr="00800639">
        <w:rPr>
          <w:rStyle w:val="af3"/>
          <w:rFonts w:ascii="Calibri" w:hAnsi="Calibri" w:cs="Calibri"/>
        </w:rPr>
        <w:t>.</w:t>
      </w:r>
      <w:r w:rsidRPr="00800639">
        <w:rPr>
          <w:rFonts w:ascii="Calibri" w:hAnsi="Calibri" w:cs="Calibri"/>
        </w:rPr>
        <w:t xml:space="preserve"> </w:t>
      </w:r>
      <w:r w:rsidRPr="00800639">
        <w:rPr>
          <w:rStyle w:val="af4"/>
          <w:rFonts w:ascii="Calibri" w:hAnsi="Calibri" w:cs="Calibri"/>
        </w:rPr>
        <w:t>67</w:t>
      </w:r>
      <w:r w:rsidRPr="00800639">
        <w:rPr>
          <w:rFonts w:ascii="Calibri" w:hAnsi="Calibri" w:cs="Calibri"/>
        </w:rPr>
        <w:t xml:space="preserve"> (4), 1229–1243 (2022).</w:t>
      </w:r>
    </w:p>
    <w:p w14:paraId="318E5FFF" w14:textId="3AC297E4"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Winiarczyk, M., Biela, K., Michalak, K., Winiarczyk, D., Mackiewicz, J. Changes in tear proteomic profile in ocular diseases. </w:t>
      </w:r>
      <w:r w:rsidRPr="00800639">
        <w:rPr>
          <w:rStyle w:val="af3"/>
          <w:rFonts w:ascii="Calibri" w:hAnsi="Calibri" w:cs="Calibri"/>
        </w:rPr>
        <w:t>Int J Environ Res Public Health.</w:t>
      </w:r>
      <w:r w:rsidRPr="00800639">
        <w:rPr>
          <w:rFonts w:ascii="Calibri" w:hAnsi="Calibri" w:cs="Calibri"/>
        </w:rPr>
        <w:t xml:space="preserve"> </w:t>
      </w:r>
      <w:r w:rsidRPr="00800639">
        <w:rPr>
          <w:rStyle w:val="af4"/>
          <w:rFonts w:ascii="Calibri" w:hAnsi="Calibri" w:cs="Calibri"/>
        </w:rPr>
        <w:t>19</w:t>
      </w:r>
      <w:r w:rsidRPr="00800639">
        <w:rPr>
          <w:rFonts w:ascii="Calibri" w:hAnsi="Calibri" w:cs="Calibri"/>
        </w:rPr>
        <w:t xml:space="preserve"> (20)</w:t>
      </w:r>
      <w:r w:rsidR="00E86E6D" w:rsidRPr="00800639">
        <w:rPr>
          <w:rFonts w:ascii="Calibri" w:hAnsi="Calibri" w:cs="Calibri"/>
        </w:rPr>
        <w:t>, 13341</w:t>
      </w:r>
      <w:r w:rsidRPr="00800639">
        <w:rPr>
          <w:rFonts w:ascii="Calibri" w:hAnsi="Calibri" w:cs="Calibri"/>
        </w:rPr>
        <w:t xml:space="preserve"> (2022).</w:t>
      </w:r>
    </w:p>
    <w:p w14:paraId="3E0599FF" w14:textId="3F569509"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Bertram, M. et al. Influence of Schirmer strip wetness on volume absorbed, volume recovered, and total protein content in canine tears. </w:t>
      </w:r>
      <w:r w:rsidRPr="00800639">
        <w:rPr>
          <w:rStyle w:val="af3"/>
          <w:rFonts w:ascii="Calibri" w:hAnsi="Calibri" w:cs="Calibri"/>
        </w:rPr>
        <w:t xml:space="preserve">Vet </w:t>
      </w:r>
      <w:proofErr w:type="spellStart"/>
      <w:r w:rsidRPr="00800639">
        <w:rPr>
          <w:rStyle w:val="af3"/>
          <w:rFonts w:ascii="Calibri" w:hAnsi="Calibri" w:cs="Calibri"/>
        </w:rPr>
        <w:t>Ophthalmol</w:t>
      </w:r>
      <w:proofErr w:type="spellEnd"/>
      <w:r w:rsidRPr="00800639">
        <w:rPr>
          <w:rStyle w:val="af3"/>
          <w:rFonts w:ascii="Calibri" w:hAnsi="Calibri" w:cs="Calibri"/>
        </w:rPr>
        <w:t>.</w:t>
      </w:r>
      <w:r w:rsidRPr="00800639">
        <w:rPr>
          <w:rFonts w:ascii="Calibri" w:hAnsi="Calibri" w:cs="Calibri"/>
        </w:rPr>
        <w:t xml:space="preserve"> </w:t>
      </w:r>
      <w:r w:rsidRPr="00800639">
        <w:rPr>
          <w:rStyle w:val="af4"/>
          <w:rFonts w:ascii="Calibri" w:hAnsi="Calibri" w:cs="Calibri"/>
        </w:rPr>
        <w:t>24</w:t>
      </w:r>
      <w:r w:rsidRPr="00800639">
        <w:rPr>
          <w:rFonts w:ascii="Calibri" w:hAnsi="Calibri" w:cs="Calibri"/>
        </w:rPr>
        <w:t xml:space="preserve"> (4), 425–428 (2021).</w:t>
      </w:r>
    </w:p>
    <w:p w14:paraId="77F195BD" w14:textId="77A05F7F"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Zhan, X., Li, J., Guo, Y., </w:t>
      </w:r>
      <w:proofErr w:type="spellStart"/>
      <w:r w:rsidRPr="00800639">
        <w:rPr>
          <w:rFonts w:ascii="Calibri" w:hAnsi="Calibri" w:cs="Calibri"/>
        </w:rPr>
        <w:t>Golubnitschaja</w:t>
      </w:r>
      <w:proofErr w:type="spellEnd"/>
      <w:r w:rsidRPr="00800639">
        <w:rPr>
          <w:rFonts w:ascii="Calibri" w:hAnsi="Calibri" w:cs="Calibri"/>
        </w:rPr>
        <w:t xml:space="preserve">, O. Mass spectrometry analysis of human tear fluid biomarkers specific for ocular and systemic diseases in the context of 3p medicine. </w:t>
      </w:r>
      <w:r w:rsidRPr="00800639">
        <w:rPr>
          <w:rStyle w:val="af3"/>
          <w:rFonts w:ascii="Calibri" w:hAnsi="Calibri" w:cs="Calibri"/>
        </w:rPr>
        <w:t>EPMA J.</w:t>
      </w:r>
      <w:r w:rsidRPr="00800639">
        <w:rPr>
          <w:rFonts w:ascii="Calibri" w:hAnsi="Calibri" w:cs="Calibri"/>
        </w:rPr>
        <w:t xml:space="preserve"> </w:t>
      </w:r>
      <w:r w:rsidRPr="00800639">
        <w:rPr>
          <w:rStyle w:val="af4"/>
          <w:rFonts w:ascii="Calibri" w:hAnsi="Calibri" w:cs="Calibri"/>
        </w:rPr>
        <w:t>12</w:t>
      </w:r>
      <w:r w:rsidRPr="00800639">
        <w:rPr>
          <w:rFonts w:ascii="Calibri" w:hAnsi="Calibri" w:cs="Calibri"/>
        </w:rPr>
        <w:t xml:space="preserve"> (4), 449–475 (2021).</w:t>
      </w:r>
    </w:p>
    <w:p w14:paraId="0A0A6627" w14:textId="5E7C742F"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Gijs, M. et al. </w:t>
      </w:r>
      <w:proofErr w:type="gramStart"/>
      <w:r w:rsidRPr="00800639">
        <w:rPr>
          <w:rFonts w:ascii="Calibri" w:hAnsi="Calibri" w:cs="Calibri"/>
        </w:rPr>
        <w:t>Pre-analytical</w:t>
      </w:r>
      <w:proofErr w:type="gramEnd"/>
      <w:r w:rsidRPr="00800639">
        <w:rPr>
          <w:rFonts w:ascii="Calibri" w:hAnsi="Calibri" w:cs="Calibri"/>
        </w:rPr>
        <w:t xml:space="preserve"> sample handling effects on tear fluid protein levels. </w:t>
      </w:r>
      <w:r w:rsidRPr="00800639">
        <w:rPr>
          <w:rStyle w:val="af3"/>
          <w:rFonts w:ascii="Calibri" w:hAnsi="Calibri" w:cs="Calibri"/>
        </w:rPr>
        <w:t>Sci Rep.</w:t>
      </w:r>
      <w:r w:rsidRPr="00800639">
        <w:rPr>
          <w:rFonts w:ascii="Calibri" w:hAnsi="Calibri" w:cs="Calibri"/>
        </w:rPr>
        <w:t xml:space="preserve"> </w:t>
      </w:r>
      <w:r w:rsidRPr="00800639">
        <w:rPr>
          <w:rStyle w:val="af4"/>
          <w:rFonts w:ascii="Calibri" w:hAnsi="Calibri" w:cs="Calibri"/>
        </w:rPr>
        <w:t>13</w:t>
      </w:r>
      <w:r w:rsidRPr="00800639">
        <w:rPr>
          <w:rFonts w:ascii="Calibri" w:hAnsi="Calibri" w:cs="Calibri"/>
        </w:rPr>
        <w:t xml:space="preserve"> (1), 1317 (2023).</w:t>
      </w:r>
    </w:p>
    <w:p w14:paraId="4BFDAEA0" w14:textId="2E3B228D"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Kecskeméti, G., Tóth-Molnár, E., </w:t>
      </w:r>
      <w:proofErr w:type="spellStart"/>
      <w:r w:rsidRPr="00800639">
        <w:rPr>
          <w:rFonts w:ascii="Calibri" w:hAnsi="Calibri" w:cs="Calibri"/>
        </w:rPr>
        <w:t>Janáky</w:t>
      </w:r>
      <w:proofErr w:type="spellEnd"/>
      <w:r w:rsidRPr="00800639">
        <w:rPr>
          <w:rFonts w:ascii="Calibri" w:hAnsi="Calibri" w:cs="Calibri"/>
        </w:rPr>
        <w:t xml:space="preserve">, T., Szabó, Z. An extensive study of phenol red thread as a novel non-invasive tear sampling technique for proteomics studies: Comparison with two commonly used methods. </w:t>
      </w:r>
      <w:r w:rsidRPr="00800639">
        <w:rPr>
          <w:rStyle w:val="af3"/>
          <w:rFonts w:ascii="Calibri" w:hAnsi="Calibri" w:cs="Calibri"/>
        </w:rPr>
        <w:t>Int J Mol Sci.</w:t>
      </w:r>
      <w:r w:rsidRPr="00800639">
        <w:rPr>
          <w:rFonts w:ascii="Calibri" w:hAnsi="Calibri" w:cs="Calibri"/>
        </w:rPr>
        <w:t xml:space="preserve"> </w:t>
      </w:r>
      <w:r w:rsidRPr="00800639">
        <w:rPr>
          <w:rStyle w:val="af4"/>
          <w:rFonts w:ascii="Calibri" w:hAnsi="Calibri" w:cs="Calibri"/>
        </w:rPr>
        <w:t>23</w:t>
      </w:r>
      <w:r w:rsidRPr="00800639">
        <w:rPr>
          <w:rFonts w:ascii="Calibri" w:hAnsi="Calibri" w:cs="Calibri"/>
        </w:rPr>
        <w:t xml:space="preserve"> (15)</w:t>
      </w:r>
      <w:r w:rsidR="002212E5" w:rsidRPr="00800639">
        <w:rPr>
          <w:rFonts w:ascii="Calibri" w:hAnsi="Calibri" w:cs="Calibri"/>
        </w:rPr>
        <w:t>, 8647</w:t>
      </w:r>
      <w:r w:rsidRPr="00800639">
        <w:rPr>
          <w:rFonts w:ascii="Calibri" w:hAnsi="Calibri" w:cs="Calibri"/>
        </w:rPr>
        <w:t xml:space="preserve"> (2022).</w:t>
      </w:r>
    </w:p>
    <w:p w14:paraId="5E20FC67" w14:textId="066E1EB6"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proofErr w:type="spellStart"/>
      <w:r w:rsidRPr="00800639">
        <w:rPr>
          <w:rFonts w:ascii="Calibri" w:hAnsi="Calibri" w:cs="Calibri"/>
        </w:rPr>
        <w:t>Barmada</w:t>
      </w:r>
      <w:proofErr w:type="spellEnd"/>
      <w:r w:rsidRPr="00800639">
        <w:rPr>
          <w:rFonts w:ascii="Calibri" w:hAnsi="Calibri" w:cs="Calibri"/>
        </w:rPr>
        <w:t xml:space="preserve">, A., Shippy, S. A. Quantifying sample collection and processing impacts on </w:t>
      </w:r>
      <w:proofErr w:type="spellStart"/>
      <w:r w:rsidRPr="00800639">
        <w:rPr>
          <w:rFonts w:ascii="Calibri" w:hAnsi="Calibri" w:cs="Calibri"/>
        </w:rPr>
        <w:t>fiber</w:t>
      </w:r>
      <w:proofErr w:type="spellEnd"/>
      <w:r w:rsidRPr="00800639">
        <w:rPr>
          <w:rFonts w:ascii="Calibri" w:hAnsi="Calibri" w:cs="Calibri"/>
        </w:rPr>
        <w:t xml:space="preserve">-based tear fluid chemical analysis. </w:t>
      </w:r>
      <w:proofErr w:type="spellStart"/>
      <w:r w:rsidRPr="00800639">
        <w:rPr>
          <w:rStyle w:val="af3"/>
          <w:rFonts w:ascii="Calibri" w:hAnsi="Calibri" w:cs="Calibri"/>
        </w:rPr>
        <w:t>Transl</w:t>
      </w:r>
      <w:proofErr w:type="spellEnd"/>
      <w:r w:rsidRPr="00800639">
        <w:rPr>
          <w:rStyle w:val="af3"/>
          <w:rFonts w:ascii="Calibri" w:hAnsi="Calibri" w:cs="Calibri"/>
        </w:rPr>
        <w:t xml:space="preserve"> Vis Sci Technol.</w:t>
      </w:r>
      <w:r w:rsidRPr="00800639">
        <w:rPr>
          <w:rFonts w:ascii="Calibri" w:hAnsi="Calibri" w:cs="Calibri"/>
        </w:rPr>
        <w:t xml:space="preserve"> </w:t>
      </w:r>
      <w:r w:rsidRPr="00800639">
        <w:rPr>
          <w:rStyle w:val="af4"/>
          <w:rFonts w:ascii="Calibri" w:hAnsi="Calibri" w:cs="Calibri"/>
        </w:rPr>
        <w:t>9</w:t>
      </w:r>
      <w:r w:rsidRPr="00800639">
        <w:rPr>
          <w:rFonts w:ascii="Calibri" w:hAnsi="Calibri" w:cs="Calibri"/>
        </w:rPr>
        <w:t xml:space="preserve"> (10), 23 (2020).</w:t>
      </w:r>
    </w:p>
    <w:p w14:paraId="327FD1D0" w14:textId="499CF16D"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Hao, Y. et al. Validation of the phenol red thread test in a Chinese population. </w:t>
      </w:r>
      <w:r w:rsidRPr="00800639">
        <w:rPr>
          <w:rStyle w:val="af3"/>
          <w:rFonts w:ascii="Calibri" w:hAnsi="Calibri" w:cs="Calibri"/>
        </w:rPr>
        <w:t xml:space="preserve">BMC </w:t>
      </w:r>
      <w:proofErr w:type="spellStart"/>
      <w:r w:rsidRPr="00800639">
        <w:rPr>
          <w:rStyle w:val="af3"/>
          <w:rFonts w:ascii="Calibri" w:hAnsi="Calibri" w:cs="Calibri"/>
        </w:rPr>
        <w:t>Ophthalmol</w:t>
      </w:r>
      <w:proofErr w:type="spellEnd"/>
      <w:r w:rsidRPr="00800639">
        <w:rPr>
          <w:rStyle w:val="af3"/>
          <w:rFonts w:ascii="Calibri" w:hAnsi="Calibri" w:cs="Calibri"/>
        </w:rPr>
        <w:t>.</w:t>
      </w:r>
      <w:r w:rsidRPr="00800639">
        <w:rPr>
          <w:rFonts w:ascii="Calibri" w:hAnsi="Calibri" w:cs="Calibri"/>
        </w:rPr>
        <w:t xml:space="preserve"> </w:t>
      </w:r>
      <w:r w:rsidRPr="00800639">
        <w:rPr>
          <w:rStyle w:val="af4"/>
          <w:rFonts w:ascii="Calibri" w:hAnsi="Calibri" w:cs="Calibri"/>
        </w:rPr>
        <w:t>23</w:t>
      </w:r>
      <w:r w:rsidRPr="00800639">
        <w:rPr>
          <w:rFonts w:ascii="Calibri" w:hAnsi="Calibri" w:cs="Calibri"/>
        </w:rPr>
        <w:t xml:space="preserve"> (1), 498 (2023).</w:t>
      </w:r>
    </w:p>
    <w:p w14:paraId="6CA0DC98" w14:textId="24E6BD1D"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proofErr w:type="spellStart"/>
      <w:r w:rsidRPr="00800639">
        <w:rPr>
          <w:rFonts w:ascii="Calibri" w:hAnsi="Calibri" w:cs="Calibri"/>
        </w:rPr>
        <w:t>Matyash</w:t>
      </w:r>
      <w:proofErr w:type="spellEnd"/>
      <w:r w:rsidRPr="00800639">
        <w:rPr>
          <w:rFonts w:ascii="Calibri" w:hAnsi="Calibri" w:cs="Calibri"/>
        </w:rPr>
        <w:t xml:space="preserve">, V., Liebisch, G., </w:t>
      </w:r>
      <w:proofErr w:type="spellStart"/>
      <w:r w:rsidRPr="00800639">
        <w:rPr>
          <w:rFonts w:ascii="Calibri" w:hAnsi="Calibri" w:cs="Calibri"/>
        </w:rPr>
        <w:t>Kurzchalia</w:t>
      </w:r>
      <w:proofErr w:type="spellEnd"/>
      <w:r w:rsidRPr="00800639">
        <w:rPr>
          <w:rFonts w:ascii="Calibri" w:hAnsi="Calibri" w:cs="Calibri"/>
        </w:rPr>
        <w:t xml:space="preserve">, T. V., Shevchenko, A., Schwudke, D. Lipid extraction by methyl-tert-butyl ether for high-throughput </w:t>
      </w:r>
      <w:proofErr w:type="spellStart"/>
      <w:r w:rsidRPr="00800639">
        <w:rPr>
          <w:rFonts w:ascii="Calibri" w:hAnsi="Calibri" w:cs="Calibri"/>
        </w:rPr>
        <w:t>lipidomics</w:t>
      </w:r>
      <w:proofErr w:type="spellEnd"/>
      <w:r w:rsidRPr="00800639">
        <w:rPr>
          <w:rFonts w:ascii="Calibri" w:hAnsi="Calibri" w:cs="Calibri"/>
        </w:rPr>
        <w:t xml:space="preserve">. </w:t>
      </w:r>
      <w:r w:rsidRPr="00800639">
        <w:rPr>
          <w:rStyle w:val="af3"/>
          <w:rFonts w:ascii="Calibri" w:hAnsi="Calibri" w:cs="Calibri"/>
        </w:rPr>
        <w:t>J Lipid Res.</w:t>
      </w:r>
      <w:r w:rsidRPr="00800639">
        <w:rPr>
          <w:rFonts w:ascii="Calibri" w:hAnsi="Calibri" w:cs="Calibri"/>
        </w:rPr>
        <w:t xml:space="preserve"> </w:t>
      </w:r>
      <w:r w:rsidRPr="00800639">
        <w:rPr>
          <w:rStyle w:val="af4"/>
          <w:rFonts w:ascii="Calibri" w:hAnsi="Calibri" w:cs="Calibri"/>
        </w:rPr>
        <w:t>49</w:t>
      </w:r>
      <w:r w:rsidRPr="00800639">
        <w:rPr>
          <w:rFonts w:ascii="Calibri" w:hAnsi="Calibri" w:cs="Calibri"/>
        </w:rPr>
        <w:t xml:space="preserve"> (5), 1137–1146 (2008).</w:t>
      </w:r>
    </w:p>
    <w:p w14:paraId="723BB0B9" w14:textId="42F1C532"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Ulmer, C. Z., Jones, C. M., Yost, R. A., Garrett, T. J., Bowden, J. A. Optimization of Folch, Bligh-Dyer, and </w:t>
      </w:r>
      <w:proofErr w:type="spellStart"/>
      <w:r w:rsidRPr="00800639">
        <w:rPr>
          <w:rFonts w:ascii="Calibri" w:hAnsi="Calibri" w:cs="Calibri"/>
        </w:rPr>
        <w:t>Matyash</w:t>
      </w:r>
      <w:proofErr w:type="spellEnd"/>
      <w:r w:rsidRPr="00800639">
        <w:rPr>
          <w:rFonts w:ascii="Calibri" w:hAnsi="Calibri" w:cs="Calibri"/>
        </w:rPr>
        <w:t xml:space="preserve"> sample-to-extraction solvent ratios for human plasma-based </w:t>
      </w:r>
      <w:proofErr w:type="spellStart"/>
      <w:r w:rsidRPr="00800639">
        <w:rPr>
          <w:rFonts w:ascii="Calibri" w:hAnsi="Calibri" w:cs="Calibri"/>
        </w:rPr>
        <w:t>lipidomics</w:t>
      </w:r>
      <w:proofErr w:type="spellEnd"/>
      <w:r w:rsidRPr="00800639">
        <w:rPr>
          <w:rFonts w:ascii="Calibri" w:hAnsi="Calibri" w:cs="Calibri"/>
        </w:rPr>
        <w:t xml:space="preserve"> studies. </w:t>
      </w:r>
      <w:r w:rsidRPr="00800639">
        <w:rPr>
          <w:rStyle w:val="af3"/>
          <w:rFonts w:ascii="Calibri" w:hAnsi="Calibri" w:cs="Calibri"/>
        </w:rPr>
        <w:t>Anal Chim Acta.</w:t>
      </w:r>
      <w:r w:rsidRPr="00800639">
        <w:rPr>
          <w:rFonts w:ascii="Calibri" w:hAnsi="Calibri" w:cs="Calibri"/>
        </w:rPr>
        <w:t xml:space="preserve"> </w:t>
      </w:r>
      <w:r w:rsidRPr="00800639">
        <w:rPr>
          <w:rStyle w:val="af4"/>
          <w:rFonts w:ascii="Calibri" w:hAnsi="Calibri" w:cs="Calibri"/>
        </w:rPr>
        <w:t>1037</w:t>
      </w:r>
      <w:r w:rsidRPr="00800639">
        <w:rPr>
          <w:rFonts w:ascii="Calibri" w:hAnsi="Calibri" w:cs="Calibri"/>
        </w:rPr>
        <w:t>, 351–357 (2018).</w:t>
      </w:r>
    </w:p>
    <w:p w14:paraId="76F78CA2" w14:textId="5026E9D4"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lastRenderedPageBreak/>
        <w:t xml:space="preserve">Lam, S. M. et al. Extensive characterization of human tear fluid collected using different techniques unravels the presence of novel lipid amphiphiles. </w:t>
      </w:r>
      <w:r w:rsidRPr="00800639">
        <w:rPr>
          <w:rStyle w:val="af3"/>
          <w:rFonts w:ascii="Calibri" w:hAnsi="Calibri" w:cs="Calibri"/>
        </w:rPr>
        <w:t>J Lipid Res.</w:t>
      </w:r>
      <w:r w:rsidRPr="00800639">
        <w:rPr>
          <w:rFonts w:ascii="Calibri" w:hAnsi="Calibri" w:cs="Calibri"/>
        </w:rPr>
        <w:t xml:space="preserve"> </w:t>
      </w:r>
      <w:r w:rsidRPr="00800639">
        <w:rPr>
          <w:rStyle w:val="af4"/>
          <w:rFonts w:ascii="Calibri" w:hAnsi="Calibri" w:cs="Calibri"/>
        </w:rPr>
        <w:t>55</w:t>
      </w:r>
      <w:r w:rsidRPr="00800639">
        <w:rPr>
          <w:rFonts w:ascii="Calibri" w:hAnsi="Calibri" w:cs="Calibri"/>
        </w:rPr>
        <w:t xml:space="preserve"> (2), 289–298 (2014).</w:t>
      </w:r>
    </w:p>
    <w:p w14:paraId="11DB248E" w14:textId="7FE53B9C"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Quah, J. H., Tong, L., Barbier, S. Patient acceptability of tear collection in the primary healthcare setting. </w:t>
      </w:r>
      <w:proofErr w:type="spellStart"/>
      <w:r w:rsidRPr="00800639">
        <w:rPr>
          <w:rStyle w:val="af3"/>
          <w:rFonts w:ascii="Calibri" w:hAnsi="Calibri" w:cs="Calibri"/>
        </w:rPr>
        <w:t>Optom</w:t>
      </w:r>
      <w:proofErr w:type="spellEnd"/>
      <w:r w:rsidRPr="00800639">
        <w:rPr>
          <w:rStyle w:val="af3"/>
          <w:rFonts w:ascii="Calibri" w:hAnsi="Calibri" w:cs="Calibri"/>
        </w:rPr>
        <w:t xml:space="preserve"> Vis Sci.</w:t>
      </w:r>
      <w:r w:rsidRPr="00800639">
        <w:rPr>
          <w:rFonts w:ascii="Calibri" w:hAnsi="Calibri" w:cs="Calibri"/>
        </w:rPr>
        <w:t xml:space="preserve"> </w:t>
      </w:r>
      <w:r w:rsidRPr="00800639">
        <w:rPr>
          <w:rStyle w:val="af4"/>
          <w:rFonts w:ascii="Calibri" w:hAnsi="Calibri" w:cs="Calibri"/>
        </w:rPr>
        <w:t>91</w:t>
      </w:r>
      <w:r w:rsidRPr="00800639">
        <w:rPr>
          <w:rFonts w:ascii="Calibri" w:hAnsi="Calibri" w:cs="Calibri"/>
        </w:rPr>
        <w:t xml:space="preserve"> (4), 452–458 (2014).</w:t>
      </w:r>
    </w:p>
    <w:p w14:paraId="1F161F40" w14:textId="793AF5A9"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Saini, R. K., Prasad, P., Shang, X., Keum, Y. S. Advances in lipid extraction methods—a review. </w:t>
      </w:r>
      <w:r w:rsidRPr="00800639">
        <w:rPr>
          <w:rStyle w:val="af3"/>
          <w:rFonts w:ascii="Calibri" w:hAnsi="Calibri" w:cs="Calibri"/>
        </w:rPr>
        <w:t>Int J Mol Sci.</w:t>
      </w:r>
      <w:r w:rsidRPr="00800639">
        <w:rPr>
          <w:rFonts w:ascii="Calibri" w:hAnsi="Calibri" w:cs="Calibri"/>
        </w:rPr>
        <w:t xml:space="preserve"> </w:t>
      </w:r>
      <w:r w:rsidRPr="00800639">
        <w:rPr>
          <w:rStyle w:val="af4"/>
          <w:rFonts w:ascii="Calibri" w:hAnsi="Calibri" w:cs="Calibri"/>
        </w:rPr>
        <w:t>22</w:t>
      </w:r>
      <w:r w:rsidRPr="00800639">
        <w:rPr>
          <w:rFonts w:ascii="Calibri" w:hAnsi="Calibri" w:cs="Calibri"/>
        </w:rPr>
        <w:t xml:space="preserve"> (24)</w:t>
      </w:r>
      <w:r w:rsidR="00BD2E0C" w:rsidRPr="00800639">
        <w:rPr>
          <w:rFonts w:ascii="Calibri" w:hAnsi="Calibri" w:cs="Calibri"/>
        </w:rPr>
        <w:t>, 13643</w:t>
      </w:r>
      <w:r w:rsidRPr="00800639">
        <w:rPr>
          <w:rFonts w:ascii="Calibri" w:hAnsi="Calibri" w:cs="Calibri"/>
        </w:rPr>
        <w:t xml:space="preserve"> (2021).</w:t>
      </w:r>
    </w:p>
    <w:p w14:paraId="2EB98E8D" w14:textId="091302DB"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Chen, J., Nichols, K. K., Wilson, L., Barnes, S., Nichols, J. J. Untargeted lipidomic analysis of human tears: A new approach for quantification of o-acyl-omega hydroxy fatty acids. </w:t>
      </w:r>
      <w:proofErr w:type="spellStart"/>
      <w:r w:rsidRPr="00800639">
        <w:rPr>
          <w:rStyle w:val="af3"/>
          <w:rFonts w:ascii="Calibri" w:hAnsi="Calibri" w:cs="Calibri"/>
        </w:rPr>
        <w:t>Ocul</w:t>
      </w:r>
      <w:proofErr w:type="spellEnd"/>
      <w:r w:rsidRPr="00800639">
        <w:rPr>
          <w:rStyle w:val="af3"/>
          <w:rFonts w:ascii="Calibri" w:hAnsi="Calibri" w:cs="Calibri"/>
        </w:rPr>
        <w:t xml:space="preserve"> Surf.</w:t>
      </w:r>
      <w:r w:rsidRPr="00800639">
        <w:rPr>
          <w:rFonts w:ascii="Calibri" w:hAnsi="Calibri" w:cs="Calibri"/>
        </w:rPr>
        <w:t xml:space="preserve"> </w:t>
      </w:r>
      <w:r w:rsidRPr="00800639">
        <w:rPr>
          <w:rStyle w:val="af4"/>
          <w:rFonts w:ascii="Calibri" w:hAnsi="Calibri" w:cs="Calibri"/>
        </w:rPr>
        <w:t>17</w:t>
      </w:r>
      <w:r w:rsidRPr="00800639">
        <w:rPr>
          <w:rFonts w:ascii="Calibri" w:hAnsi="Calibri" w:cs="Calibri"/>
        </w:rPr>
        <w:t xml:space="preserve"> (2), 347–355 (2019).</w:t>
      </w:r>
    </w:p>
    <w:p w14:paraId="1F9E88D2" w14:textId="39613093"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proofErr w:type="spellStart"/>
      <w:r w:rsidRPr="00800639">
        <w:rPr>
          <w:rFonts w:ascii="Calibri" w:hAnsi="Calibri" w:cs="Calibri"/>
        </w:rPr>
        <w:t>Köfeler</w:t>
      </w:r>
      <w:proofErr w:type="spellEnd"/>
      <w:r w:rsidRPr="00800639">
        <w:rPr>
          <w:rFonts w:ascii="Calibri" w:hAnsi="Calibri" w:cs="Calibri"/>
        </w:rPr>
        <w:t xml:space="preserve">, H. C. et al. Recommendations for good practice in MS-based </w:t>
      </w:r>
      <w:proofErr w:type="spellStart"/>
      <w:r w:rsidRPr="00800639">
        <w:rPr>
          <w:rFonts w:ascii="Calibri" w:hAnsi="Calibri" w:cs="Calibri"/>
        </w:rPr>
        <w:t>lipidomics</w:t>
      </w:r>
      <w:proofErr w:type="spellEnd"/>
      <w:r w:rsidRPr="00800639">
        <w:rPr>
          <w:rFonts w:ascii="Calibri" w:hAnsi="Calibri" w:cs="Calibri"/>
        </w:rPr>
        <w:t xml:space="preserve">. </w:t>
      </w:r>
      <w:r w:rsidRPr="00800639">
        <w:rPr>
          <w:rStyle w:val="af3"/>
          <w:rFonts w:ascii="Calibri" w:hAnsi="Calibri" w:cs="Calibri"/>
        </w:rPr>
        <w:t>J Lipid Res.</w:t>
      </w:r>
      <w:r w:rsidRPr="00800639">
        <w:rPr>
          <w:rFonts w:ascii="Calibri" w:hAnsi="Calibri" w:cs="Calibri"/>
        </w:rPr>
        <w:t xml:space="preserve"> </w:t>
      </w:r>
      <w:r w:rsidRPr="00800639">
        <w:rPr>
          <w:rStyle w:val="af4"/>
          <w:rFonts w:ascii="Calibri" w:hAnsi="Calibri" w:cs="Calibri"/>
        </w:rPr>
        <w:t>62</w:t>
      </w:r>
      <w:r w:rsidRPr="00800639">
        <w:rPr>
          <w:rFonts w:ascii="Calibri" w:hAnsi="Calibri" w:cs="Calibri"/>
        </w:rPr>
        <w:t>, 100138 (2021).</w:t>
      </w:r>
    </w:p>
    <w:p w14:paraId="1FF3B2B6" w14:textId="609146E6"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Ulmer, C. Z. et al. A review of efforts to improve lipid stability during sample preparation and standardization efforts to ensure accuracy in the reporting of lipid measurements. </w:t>
      </w:r>
      <w:r w:rsidRPr="00800639">
        <w:rPr>
          <w:rStyle w:val="af3"/>
          <w:rFonts w:ascii="Calibri" w:hAnsi="Calibri" w:cs="Calibri"/>
        </w:rPr>
        <w:t>Lipids.</w:t>
      </w:r>
      <w:r w:rsidRPr="00800639">
        <w:rPr>
          <w:rFonts w:ascii="Calibri" w:hAnsi="Calibri" w:cs="Calibri"/>
        </w:rPr>
        <w:t xml:space="preserve"> </w:t>
      </w:r>
      <w:r w:rsidRPr="00800639">
        <w:rPr>
          <w:rStyle w:val="af4"/>
          <w:rFonts w:ascii="Calibri" w:hAnsi="Calibri" w:cs="Calibri"/>
        </w:rPr>
        <w:t>56</w:t>
      </w:r>
      <w:r w:rsidRPr="00800639">
        <w:rPr>
          <w:rFonts w:ascii="Calibri" w:hAnsi="Calibri" w:cs="Calibri"/>
        </w:rPr>
        <w:t xml:space="preserve"> (1), 3–16 (2021).</w:t>
      </w:r>
    </w:p>
    <w:p w14:paraId="631BC276" w14:textId="4059DB0B"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Sens, A. et al. </w:t>
      </w:r>
      <w:proofErr w:type="gramStart"/>
      <w:r w:rsidRPr="00800639">
        <w:rPr>
          <w:rFonts w:ascii="Calibri" w:hAnsi="Calibri" w:cs="Calibri"/>
        </w:rPr>
        <w:t>Pre-analytical</w:t>
      </w:r>
      <w:proofErr w:type="gramEnd"/>
      <w:r w:rsidRPr="00800639">
        <w:rPr>
          <w:rFonts w:ascii="Calibri" w:hAnsi="Calibri" w:cs="Calibri"/>
        </w:rPr>
        <w:t xml:space="preserve"> sample handling standardization for reliable measurement of metabolites and lipids in LC-MS-based clinical research. </w:t>
      </w:r>
      <w:r w:rsidRPr="00800639">
        <w:rPr>
          <w:rStyle w:val="af3"/>
          <w:rFonts w:ascii="Calibri" w:hAnsi="Calibri" w:cs="Calibri"/>
        </w:rPr>
        <w:t xml:space="preserve">J Mass </w:t>
      </w:r>
      <w:proofErr w:type="spellStart"/>
      <w:r w:rsidRPr="00800639">
        <w:rPr>
          <w:rStyle w:val="af3"/>
          <w:rFonts w:ascii="Calibri" w:hAnsi="Calibri" w:cs="Calibri"/>
        </w:rPr>
        <w:t>Spectrom</w:t>
      </w:r>
      <w:proofErr w:type="spellEnd"/>
      <w:r w:rsidRPr="00800639">
        <w:rPr>
          <w:rStyle w:val="af3"/>
          <w:rFonts w:ascii="Calibri" w:hAnsi="Calibri" w:cs="Calibri"/>
        </w:rPr>
        <w:t xml:space="preserve"> Adv Clin Lab.</w:t>
      </w:r>
      <w:r w:rsidRPr="00800639">
        <w:rPr>
          <w:rFonts w:ascii="Calibri" w:hAnsi="Calibri" w:cs="Calibri"/>
        </w:rPr>
        <w:t xml:space="preserve"> </w:t>
      </w:r>
      <w:r w:rsidRPr="00800639">
        <w:rPr>
          <w:rStyle w:val="af4"/>
          <w:rFonts w:ascii="Calibri" w:hAnsi="Calibri" w:cs="Calibri"/>
        </w:rPr>
        <w:t>28</w:t>
      </w:r>
      <w:r w:rsidRPr="00800639">
        <w:rPr>
          <w:rFonts w:ascii="Calibri" w:hAnsi="Calibri" w:cs="Calibri"/>
        </w:rPr>
        <w:t>, 35–46 (2023).</w:t>
      </w:r>
    </w:p>
    <w:p w14:paraId="3B001A9C" w14:textId="739B1047"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Salem, M., </w:t>
      </w:r>
      <w:proofErr w:type="spellStart"/>
      <w:r w:rsidRPr="00800639">
        <w:rPr>
          <w:rFonts w:ascii="Calibri" w:hAnsi="Calibri" w:cs="Calibri"/>
        </w:rPr>
        <w:t>Bernach</w:t>
      </w:r>
      <w:proofErr w:type="spellEnd"/>
      <w:r w:rsidRPr="00800639">
        <w:rPr>
          <w:rFonts w:ascii="Calibri" w:hAnsi="Calibri" w:cs="Calibri"/>
        </w:rPr>
        <w:t xml:space="preserve">, M., Bajdzienko, K., </w:t>
      </w:r>
      <w:proofErr w:type="spellStart"/>
      <w:r w:rsidRPr="00800639">
        <w:rPr>
          <w:rFonts w:ascii="Calibri" w:hAnsi="Calibri" w:cs="Calibri"/>
        </w:rPr>
        <w:t>Giavalisco</w:t>
      </w:r>
      <w:proofErr w:type="spellEnd"/>
      <w:r w:rsidRPr="00800639">
        <w:rPr>
          <w:rFonts w:ascii="Calibri" w:hAnsi="Calibri" w:cs="Calibri"/>
        </w:rPr>
        <w:t xml:space="preserve">, P. A simple fractionated extraction method for the comprehensive analysis of metabolites, lipids, and proteins from a single sample. </w:t>
      </w:r>
      <w:r w:rsidRPr="00800639">
        <w:rPr>
          <w:rStyle w:val="af3"/>
          <w:rFonts w:ascii="Calibri" w:hAnsi="Calibri" w:cs="Calibri"/>
        </w:rPr>
        <w:t>J Vis Exp.</w:t>
      </w:r>
      <w:r w:rsidRPr="00800639">
        <w:rPr>
          <w:rFonts w:ascii="Calibri" w:hAnsi="Calibri" w:cs="Calibri"/>
        </w:rPr>
        <w:t xml:space="preserve"> </w:t>
      </w:r>
      <w:r w:rsidRPr="00800639">
        <w:rPr>
          <w:rStyle w:val="af4"/>
          <w:rFonts w:ascii="Calibri" w:hAnsi="Calibri" w:cs="Calibri"/>
        </w:rPr>
        <w:t>124</w:t>
      </w:r>
      <w:r w:rsidRPr="00800639">
        <w:rPr>
          <w:rFonts w:ascii="Calibri" w:hAnsi="Calibri" w:cs="Calibri"/>
        </w:rPr>
        <w:t xml:space="preserve">, </w:t>
      </w:r>
      <w:r w:rsidR="004E60EC" w:rsidRPr="00800639">
        <w:rPr>
          <w:rFonts w:ascii="Calibri" w:hAnsi="Calibri" w:cs="Calibri"/>
        </w:rPr>
        <w:t>e</w:t>
      </w:r>
      <w:r w:rsidRPr="00800639">
        <w:rPr>
          <w:rFonts w:ascii="Calibri" w:hAnsi="Calibri" w:cs="Calibri"/>
        </w:rPr>
        <w:t>55802 (2017).</w:t>
      </w:r>
    </w:p>
    <w:p w14:paraId="0E09A22D" w14:textId="577305D4"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r w:rsidRPr="00800639">
        <w:rPr>
          <w:rFonts w:ascii="Calibri" w:hAnsi="Calibri" w:cs="Calibri"/>
        </w:rPr>
        <w:t xml:space="preserve">Fong, P. Y. et al. Role of tear film biomarkers in the diagnosis and management of dry eye disease. </w:t>
      </w:r>
      <w:r w:rsidRPr="00800639">
        <w:rPr>
          <w:rStyle w:val="af3"/>
          <w:rFonts w:ascii="Calibri" w:hAnsi="Calibri" w:cs="Calibri"/>
        </w:rPr>
        <w:t xml:space="preserve">Taiwan J </w:t>
      </w:r>
      <w:proofErr w:type="spellStart"/>
      <w:r w:rsidRPr="00800639">
        <w:rPr>
          <w:rStyle w:val="af3"/>
          <w:rFonts w:ascii="Calibri" w:hAnsi="Calibri" w:cs="Calibri"/>
        </w:rPr>
        <w:t>Ophthalmol</w:t>
      </w:r>
      <w:proofErr w:type="spellEnd"/>
      <w:r w:rsidRPr="00800639">
        <w:rPr>
          <w:rStyle w:val="af3"/>
          <w:rFonts w:ascii="Calibri" w:hAnsi="Calibri" w:cs="Calibri"/>
        </w:rPr>
        <w:t>.</w:t>
      </w:r>
      <w:r w:rsidRPr="00800639">
        <w:rPr>
          <w:rFonts w:ascii="Calibri" w:hAnsi="Calibri" w:cs="Calibri"/>
        </w:rPr>
        <w:t xml:space="preserve"> </w:t>
      </w:r>
      <w:r w:rsidRPr="00800639">
        <w:rPr>
          <w:rStyle w:val="af4"/>
          <w:rFonts w:ascii="Calibri" w:hAnsi="Calibri" w:cs="Calibri"/>
        </w:rPr>
        <w:t>9</w:t>
      </w:r>
      <w:r w:rsidRPr="00800639">
        <w:rPr>
          <w:rFonts w:ascii="Calibri" w:hAnsi="Calibri" w:cs="Calibri"/>
        </w:rPr>
        <w:t xml:space="preserve"> (3), 150–159 (2019).</w:t>
      </w:r>
    </w:p>
    <w:p w14:paraId="229F411C" w14:textId="72B37B64" w:rsidR="0054677B" w:rsidRPr="00800639" w:rsidRDefault="0054677B" w:rsidP="00800639">
      <w:pPr>
        <w:pStyle w:val="Web"/>
        <w:numPr>
          <w:ilvl w:val="0"/>
          <w:numId w:val="27"/>
        </w:numPr>
        <w:spacing w:before="0" w:beforeAutospacing="0" w:after="0" w:afterAutospacing="0"/>
        <w:ind w:left="0" w:firstLine="0"/>
        <w:jc w:val="both"/>
        <w:rPr>
          <w:rFonts w:ascii="Calibri" w:hAnsi="Calibri" w:cs="Calibri"/>
        </w:rPr>
      </w:pPr>
      <w:proofErr w:type="spellStart"/>
      <w:r w:rsidRPr="00800639">
        <w:rPr>
          <w:rFonts w:ascii="Calibri" w:hAnsi="Calibri" w:cs="Calibri"/>
        </w:rPr>
        <w:t>Sanroque</w:t>
      </w:r>
      <w:proofErr w:type="spellEnd"/>
      <w:r w:rsidRPr="00800639">
        <w:rPr>
          <w:rFonts w:ascii="Calibri" w:hAnsi="Calibri" w:cs="Calibri"/>
        </w:rPr>
        <w:t xml:space="preserve">-Muñoz, M. et al. Tear-derived extracellular vesicles as diagnostic biomarkers for ocular and neurodegenerative diseases: Opportunities and challenges. </w:t>
      </w:r>
      <w:proofErr w:type="spellStart"/>
      <w:r w:rsidRPr="00800639">
        <w:rPr>
          <w:rStyle w:val="af3"/>
          <w:rFonts w:ascii="Calibri" w:hAnsi="Calibri" w:cs="Calibri"/>
        </w:rPr>
        <w:t>Extracell</w:t>
      </w:r>
      <w:proofErr w:type="spellEnd"/>
      <w:r w:rsidRPr="00800639">
        <w:rPr>
          <w:rStyle w:val="af3"/>
          <w:rFonts w:ascii="Calibri" w:hAnsi="Calibri" w:cs="Calibri"/>
        </w:rPr>
        <w:t xml:space="preserve"> Vesicles </w:t>
      </w:r>
      <w:proofErr w:type="spellStart"/>
      <w:r w:rsidRPr="00800639">
        <w:rPr>
          <w:rStyle w:val="af3"/>
          <w:rFonts w:ascii="Calibri" w:hAnsi="Calibri" w:cs="Calibri"/>
        </w:rPr>
        <w:t>Circ</w:t>
      </w:r>
      <w:proofErr w:type="spellEnd"/>
      <w:r w:rsidRPr="00800639">
        <w:rPr>
          <w:rStyle w:val="af3"/>
          <w:rFonts w:ascii="Calibri" w:hAnsi="Calibri" w:cs="Calibri"/>
        </w:rPr>
        <w:t xml:space="preserve"> </w:t>
      </w:r>
      <w:proofErr w:type="spellStart"/>
      <w:r w:rsidRPr="00800639">
        <w:rPr>
          <w:rStyle w:val="af3"/>
          <w:rFonts w:ascii="Calibri" w:hAnsi="Calibri" w:cs="Calibri"/>
        </w:rPr>
        <w:t>Nucl</w:t>
      </w:r>
      <w:proofErr w:type="spellEnd"/>
      <w:r w:rsidRPr="00800639">
        <w:rPr>
          <w:rStyle w:val="af3"/>
          <w:rFonts w:ascii="Calibri" w:hAnsi="Calibri" w:cs="Calibri"/>
        </w:rPr>
        <w:t xml:space="preserve"> Acids.</w:t>
      </w:r>
      <w:r w:rsidRPr="00800639">
        <w:rPr>
          <w:rFonts w:ascii="Calibri" w:hAnsi="Calibri" w:cs="Calibri"/>
        </w:rPr>
        <w:t xml:space="preserve"> </w:t>
      </w:r>
      <w:r w:rsidRPr="00800639">
        <w:rPr>
          <w:rStyle w:val="af4"/>
          <w:rFonts w:ascii="Calibri" w:hAnsi="Calibri" w:cs="Calibri"/>
        </w:rPr>
        <w:t>6</w:t>
      </w:r>
      <w:r w:rsidRPr="00800639">
        <w:rPr>
          <w:rFonts w:ascii="Calibri" w:hAnsi="Calibri" w:cs="Calibri"/>
        </w:rPr>
        <w:t xml:space="preserve"> (3), 609–625 (2025).</w:t>
      </w:r>
    </w:p>
    <w:p w14:paraId="58D904F5" w14:textId="1A659BA8" w:rsidR="00D42D71" w:rsidRPr="00800639" w:rsidRDefault="0054677B" w:rsidP="00800639">
      <w:pPr>
        <w:pStyle w:val="Web"/>
        <w:numPr>
          <w:ilvl w:val="0"/>
          <w:numId w:val="27"/>
        </w:numPr>
        <w:pBdr>
          <w:top w:val="nil"/>
          <w:left w:val="nil"/>
          <w:bottom w:val="nil"/>
          <w:right w:val="nil"/>
          <w:between w:val="nil"/>
        </w:pBdr>
        <w:spacing w:before="0" w:beforeAutospacing="0" w:after="0" w:afterAutospacing="0"/>
        <w:ind w:left="0" w:firstLine="0"/>
        <w:jc w:val="both"/>
        <w:rPr>
          <w:rFonts w:ascii="Calibri" w:hAnsi="Calibri" w:cs="Calibri"/>
          <w:bCs/>
          <w:color w:val="808080" w:themeColor="background1" w:themeShade="80"/>
        </w:rPr>
      </w:pPr>
      <w:r w:rsidRPr="00800639">
        <w:rPr>
          <w:rFonts w:ascii="Calibri" w:hAnsi="Calibri" w:cs="Calibri"/>
        </w:rPr>
        <w:t xml:space="preserve">Vera-Montecinos, A. et al. High throughput tear proteomics with data independent acquisition enables biomarker discovery in allergic conditions. </w:t>
      </w:r>
      <w:r w:rsidRPr="00800639">
        <w:rPr>
          <w:rStyle w:val="af3"/>
          <w:rFonts w:ascii="Calibri" w:hAnsi="Calibri" w:cs="Calibri"/>
        </w:rPr>
        <w:t>Sci Rep.</w:t>
      </w:r>
      <w:r w:rsidRPr="00800639">
        <w:rPr>
          <w:rFonts w:ascii="Calibri" w:hAnsi="Calibri" w:cs="Calibri"/>
        </w:rPr>
        <w:t xml:space="preserve"> </w:t>
      </w:r>
      <w:r w:rsidRPr="00800639">
        <w:rPr>
          <w:rStyle w:val="af4"/>
          <w:rFonts w:ascii="Calibri" w:hAnsi="Calibri" w:cs="Calibri"/>
        </w:rPr>
        <w:t>15</w:t>
      </w:r>
      <w:r w:rsidRPr="00800639">
        <w:rPr>
          <w:rFonts w:ascii="Calibri" w:hAnsi="Calibri" w:cs="Calibri"/>
        </w:rPr>
        <w:t xml:space="preserve"> (1), 31181 (2025).</w:t>
      </w:r>
    </w:p>
    <w:sectPr w:rsidR="00D42D71" w:rsidRPr="00800639" w:rsidSect="006C7AB9">
      <w:headerReference w:type="even" r:id="rId18"/>
      <w:headerReference w:type="default" r:id="rId19"/>
      <w:footerReference w:type="even" r:id="rId20"/>
      <w:footerReference w:type="default" r:id="rId21"/>
      <w:headerReference w:type="first" r:id="rId22"/>
      <w:footerReference w:type="first" r:id="rId2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FF14FD" w14:textId="77777777" w:rsidR="00BB501B" w:rsidRDefault="00BB501B">
      <w:r>
        <w:separator/>
      </w:r>
    </w:p>
  </w:endnote>
  <w:endnote w:type="continuationSeparator" w:id="0">
    <w:p w14:paraId="46E467E9" w14:textId="77777777" w:rsidR="00BB501B" w:rsidRDefault="00BB50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82080" w14:textId="77777777" w:rsidR="001436D2" w:rsidRDefault="001436D2">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7ED9F" w14:textId="77777777" w:rsidR="001436D2" w:rsidRDefault="001436D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E6F412" w14:textId="77777777" w:rsidR="00BB501B" w:rsidRDefault="00BB501B">
      <w:r>
        <w:separator/>
      </w:r>
    </w:p>
  </w:footnote>
  <w:footnote w:type="continuationSeparator" w:id="0">
    <w:p w14:paraId="2F85FFFA" w14:textId="77777777" w:rsidR="00BB501B" w:rsidRDefault="00BB50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4673C76D"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3B177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CB5102C"/>
    <w:multiLevelType w:val="hybridMultilevel"/>
    <w:tmpl w:val="781E88F6"/>
    <w:lvl w:ilvl="0" w:tplc="FA343DB4">
      <w:numFmt w:val="bullet"/>
      <w:lvlText w:val=""/>
      <w:lvlJc w:val="left"/>
      <w:pPr>
        <w:ind w:left="720" w:hanging="360"/>
      </w:pPr>
      <w:rPr>
        <w:rFonts w:ascii="Calibri" w:eastAsia="Times New Roman"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B8778ED"/>
    <w:multiLevelType w:val="multilevel"/>
    <w:tmpl w:val="3A8C7872"/>
    <w:lvl w:ilvl="0">
      <w:start w:val="1"/>
      <w:numFmt w:val="decimal"/>
      <w:lvlText w:val="%1."/>
      <w:lvlJc w:val="left"/>
      <w:pPr>
        <w:ind w:left="425" w:hanging="425"/>
      </w:pPr>
      <w:rPr>
        <w:rFonts w:hint="default"/>
        <w:b w:val="0"/>
        <w:bCs w:val="0"/>
        <w:color w:val="auto"/>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4996EE2"/>
    <w:multiLevelType w:val="multilevel"/>
    <w:tmpl w:val="EEE6723C"/>
    <w:lvl w:ilvl="0">
      <w:start w:val="1"/>
      <w:numFmt w:val="decimal"/>
      <w:lvlText w:val="%1."/>
      <w:lvlJc w:val="left"/>
      <w:pPr>
        <w:ind w:left="425" w:hanging="425"/>
      </w:pPr>
      <w:rPr>
        <w:b/>
        <w:bCs/>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EE504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11"/>
  </w:num>
  <w:num w:numId="2" w16cid:durableId="1984042491">
    <w:abstractNumId w:val="17"/>
  </w:num>
  <w:num w:numId="3" w16cid:durableId="118914537">
    <w:abstractNumId w:val="24"/>
  </w:num>
  <w:num w:numId="4" w16cid:durableId="1932934919">
    <w:abstractNumId w:val="6"/>
  </w:num>
  <w:num w:numId="5" w16cid:durableId="584412448">
    <w:abstractNumId w:val="20"/>
  </w:num>
  <w:num w:numId="6" w16cid:durableId="1692337555">
    <w:abstractNumId w:val="22"/>
  </w:num>
  <w:num w:numId="7" w16cid:durableId="1668751632">
    <w:abstractNumId w:val="12"/>
  </w:num>
  <w:num w:numId="8" w16cid:durableId="1699504584">
    <w:abstractNumId w:val="15"/>
  </w:num>
  <w:num w:numId="9" w16cid:durableId="1471939920">
    <w:abstractNumId w:val="7"/>
  </w:num>
  <w:num w:numId="10" w16cid:durableId="1456294289">
    <w:abstractNumId w:val="13"/>
  </w:num>
  <w:num w:numId="11" w16cid:durableId="1090856223">
    <w:abstractNumId w:val="19"/>
  </w:num>
  <w:num w:numId="12" w16cid:durableId="347753210">
    <w:abstractNumId w:val="9"/>
  </w:num>
  <w:num w:numId="13" w16cid:durableId="62803357">
    <w:abstractNumId w:val="26"/>
  </w:num>
  <w:num w:numId="14" w16cid:durableId="571625102">
    <w:abstractNumId w:val="25"/>
  </w:num>
  <w:num w:numId="15" w16cid:durableId="1783526964">
    <w:abstractNumId w:val="10"/>
  </w:num>
  <w:num w:numId="16" w16cid:durableId="985014971">
    <w:abstractNumId w:val="5"/>
  </w:num>
  <w:num w:numId="17" w16cid:durableId="1511211528">
    <w:abstractNumId w:val="4"/>
  </w:num>
  <w:num w:numId="18" w16cid:durableId="1311205117">
    <w:abstractNumId w:val="16"/>
  </w:num>
  <w:num w:numId="19" w16cid:durableId="81266712">
    <w:abstractNumId w:val="8"/>
  </w:num>
  <w:num w:numId="20" w16cid:durableId="1802188761">
    <w:abstractNumId w:val="21"/>
  </w:num>
  <w:num w:numId="21" w16cid:durableId="225191431">
    <w:abstractNumId w:val="0"/>
  </w:num>
  <w:num w:numId="22" w16cid:durableId="475996718">
    <w:abstractNumId w:val="1"/>
  </w:num>
  <w:num w:numId="23" w16cid:durableId="1954709039">
    <w:abstractNumId w:val="2"/>
  </w:num>
  <w:num w:numId="24" w16cid:durableId="926036426">
    <w:abstractNumId w:val="18"/>
  </w:num>
  <w:num w:numId="25" w16cid:durableId="729378989">
    <w:abstractNumId w:val="23"/>
  </w:num>
  <w:num w:numId="26" w16cid:durableId="1131750174">
    <w:abstractNumId w:val="3"/>
  </w:num>
  <w:num w:numId="27" w16cid:durableId="199931070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f5v9vryz5td7es5fvvdaxl55p5z2fsx0wd&quot;&gt;My EndNote Library&lt;record-ids&gt;&lt;item&gt;128&lt;/item&gt;&lt;item&gt;129&lt;/item&gt;&lt;item&gt;130&lt;/item&gt;&lt;item&gt;131&lt;/item&gt;&lt;item&gt;132&lt;/item&gt;&lt;item&gt;133&lt;/item&gt;&lt;item&gt;134&lt;/item&gt;&lt;item&gt;135&lt;/item&gt;&lt;item&gt;136&lt;/item&gt;&lt;item&gt;140&lt;/item&gt;&lt;item&gt;144&lt;/item&gt;&lt;item&gt;145&lt;/item&gt;&lt;item&gt;147&lt;/item&gt;&lt;item&gt;148&lt;/item&gt;&lt;item&gt;150&lt;/item&gt;&lt;item&gt;151&lt;/item&gt;&lt;item&gt;154&lt;/item&gt;&lt;item&gt;155&lt;/item&gt;&lt;item&gt;174&lt;/item&gt;&lt;item&gt;175&lt;/item&gt;&lt;item&gt;177&lt;/item&gt;&lt;item&gt;178&lt;/item&gt;&lt;item&gt;179&lt;/item&gt;&lt;item&gt;180&lt;/item&gt;&lt;item&gt;181&lt;/item&gt;&lt;item&gt;182&lt;/item&gt;&lt;item&gt;183&lt;/item&gt;&lt;item&gt;184&lt;/item&gt;&lt;/record-ids&gt;&lt;/item&gt;&lt;/Libraries&gt;"/>
  </w:docVars>
  <w:rsids>
    <w:rsidRoot w:val="006E4797"/>
    <w:rsid w:val="000003B1"/>
    <w:rsid w:val="0000515B"/>
    <w:rsid w:val="00005946"/>
    <w:rsid w:val="00007F3D"/>
    <w:rsid w:val="00011457"/>
    <w:rsid w:val="00011ABB"/>
    <w:rsid w:val="00012902"/>
    <w:rsid w:val="00012A00"/>
    <w:rsid w:val="00013139"/>
    <w:rsid w:val="00013652"/>
    <w:rsid w:val="00016CD2"/>
    <w:rsid w:val="00020ECF"/>
    <w:rsid w:val="00021220"/>
    <w:rsid w:val="000218EE"/>
    <w:rsid w:val="00022257"/>
    <w:rsid w:val="00022EEE"/>
    <w:rsid w:val="000232D3"/>
    <w:rsid w:val="000249FC"/>
    <w:rsid w:val="00025489"/>
    <w:rsid w:val="00025EA7"/>
    <w:rsid w:val="00026109"/>
    <w:rsid w:val="0002758A"/>
    <w:rsid w:val="000277E8"/>
    <w:rsid w:val="00030F8A"/>
    <w:rsid w:val="0003369E"/>
    <w:rsid w:val="00034DD1"/>
    <w:rsid w:val="000351DA"/>
    <w:rsid w:val="0003617B"/>
    <w:rsid w:val="0003776B"/>
    <w:rsid w:val="00037803"/>
    <w:rsid w:val="00037E5D"/>
    <w:rsid w:val="00041024"/>
    <w:rsid w:val="000416D5"/>
    <w:rsid w:val="00043478"/>
    <w:rsid w:val="0004355D"/>
    <w:rsid w:val="00043CE7"/>
    <w:rsid w:val="00044334"/>
    <w:rsid w:val="000466D0"/>
    <w:rsid w:val="000467D7"/>
    <w:rsid w:val="00051DB0"/>
    <w:rsid w:val="000526D0"/>
    <w:rsid w:val="00053BF2"/>
    <w:rsid w:val="00056A4D"/>
    <w:rsid w:val="00057B67"/>
    <w:rsid w:val="000611BD"/>
    <w:rsid w:val="00061E0E"/>
    <w:rsid w:val="000644C5"/>
    <w:rsid w:val="0006480B"/>
    <w:rsid w:val="0006792F"/>
    <w:rsid w:val="00067FD8"/>
    <w:rsid w:val="0007127D"/>
    <w:rsid w:val="00071704"/>
    <w:rsid w:val="00071A2D"/>
    <w:rsid w:val="000727C2"/>
    <w:rsid w:val="00074410"/>
    <w:rsid w:val="0007506F"/>
    <w:rsid w:val="00076815"/>
    <w:rsid w:val="00080005"/>
    <w:rsid w:val="00080541"/>
    <w:rsid w:val="000807C0"/>
    <w:rsid w:val="000812BB"/>
    <w:rsid w:val="00081F44"/>
    <w:rsid w:val="00082617"/>
    <w:rsid w:val="00082A5F"/>
    <w:rsid w:val="00083655"/>
    <w:rsid w:val="00086576"/>
    <w:rsid w:val="00093B7A"/>
    <w:rsid w:val="00094259"/>
    <w:rsid w:val="0009448B"/>
    <w:rsid w:val="0009452A"/>
    <w:rsid w:val="00094DB3"/>
    <w:rsid w:val="00094EBC"/>
    <w:rsid w:val="00097D60"/>
    <w:rsid w:val="000A21CF"/>
    <w:rsid w:val="000A6A8E"/>
    <w:rsid w:val="000A75AE"/>
    <w:rsid w:val="000B01C0"/>
    <w:rsid w:val="000B1E75"/>
    <w:rsid w:val="000B285B"/>
    <w:rsid w:val="000B41B6"/>
    <w:rsid w:val="000B462C"/>
    <w:rsid w:val="000C19EA"/>
    <w:rsid w:val="000C1A55"/>
    <w:rsid w:val="000C1F0C"/>
    <w:rsid w:val="000C2855"/>
    <w:rsid w:val="000C2BED"/>
    <w:rsid w:val="000C440A"/>
    <w:rsid w:val="000C48EE"/>
    <w:rsid w:val="000C49DD"/>
    <w:rsid w:val="000C630B"/>
    <w:rsid w:val="000C7847"/>
    <w:rsid w:val="000D0180"/>
    <w:rsid w:val="000D0514"/>
    <w:rsid w:val="000D1038"/>
    <w:rsid w:val="000D267D"/>
    <w:rsid w:val="000D2FD2"/>
    <w:rsid w:val="000D3E35"/>
    <w:rsid w:val="000D620D"/>
    <w:rsid w:val="000D64CE"/>
    <w:rsid w:val="000D7067"/>
    <w:rsid w:val="000D7367"/>
    <w:rsid w:val="000D7737"/>
    <w:rsid w:val="000E1B24"/>
    <w:rsid w:val="000E280E"/>
    <w:rsid w:val="000E2840"/>
    <w:rsid w:val="000E2ABF"/>
    <w:rsid w:val="000E394C"/>
    <w:rsid w:val="000E3F21"/>
    <w:rsid w:val="000E3FC4"/>
    <w:rsid w:val="000E4994"/>
    <w:rsid w:val="000E4C51"/>
    <w:rsid w:val="000E4FAC"/>
    <w:rsid w:val="000E561C"/>
    <w:rsid w:val="000F02A0"/>
    <w:rsid w:val="000F03A5"/>
    <w:rsid w:val="000F0528"/>
    <w:rsid w:val="000F0784"/>
    <w:rsid w:val="000F12F7"/>
    <w:rsid w:val="000F396C"/>
    <w:rsid w:val="001038C0"/>
    <w:rsid w:val="00103D7B"/>
    <w:rsid w:val="00105B05"/>
    <w:rsid w:val="001065F1"/>
    <w:rsid w:val="001109DF"/>
    <w:rsid w:val="0011108F"/>
    <w:rsid w:val="00111255"/>
    <w:rsid w:val="00111297"/>
    <w:rsid w:val="00115FA0"/>
    <w:rsid w:val="00116A0D"/>
    <w:rsid w:val="00116CAD"/>
    <w:rsid w:val="00121751"/>
    <w:rsid w:val="00122FA2"/>
    <w:rsid w:val="00123D63"/>
    <w:rsid w:val="00124C27"/>
    <w:rsid w:val="00125C98"/>
    <w:rsid w:val="001267D9"/>
    <w:rsid w:val="00127CD2"/>
    <w:rsid w:val="0013021F"/>
    <w:rsid w:val="00130454"/>
    <w:rsid w:val="00130836"/>
    <w:rsid w:val="001315C3"/>
    <w:rsid w:val="00132020"/>
    <w:rsid w:val="00135AAF"/>
    <w:rsid w:val="00137A92"/>
    <w:rsid w:val="001401DC"/>
    <w:rsid w:val="00140699"/>
    <w:rsid w:val="00141D5C"/>
    <w:rsid w:val="001436D2"/>
    <w:rsid w:val="0014571E"/>
    <w:rsid w:val="00147718"/>
    <w:rsid w:val="00147CBA"/>
    <w:rsid w:val="00151BDF"/>
    <w:rsid w:val="001521F4"/>
    <w:rsid w:val="0015327B"/>
    <w:rsid w:val="00153FD1"/>
    <w:rsid w:val="00154186"/>
    <w:rsid w:val="0015642A"/>
    <w:rsid w:val="00156FC8"/>
    <w:rsid w:val="001615A9"/>
    <w:rsid w:val="001624E4"/>
    <w:rsid w:val="001645BB"/>
    <w:rsid w:val="00164796"/>
    <w:rsid w:val="00165213"/>
    <w:rsid w:val="00165A13"/>
    <w:rsid w:val="00166547"/>
    <w:rsid w:val="00166578"/>
    <w:rsid w:val="001669A0"/>
    <w:rsid w:val="00167629"/>
    <w:rsid w:val="00167A52"/>
    <w:rsid w:val="001702F1"/>
    <w:rsid w:val="0017099F"/>
    <w:rsid w:val="00170A1E"/>
    <w:rsid w:val="00171E13"/>
    <w:rsid w:val="00172399"/>
    <w:rsid w:val="00176FF4"/>
    <w:rsid w:val="001779EA"/>
    <w:rsid w:val="00181A81"/>
    <w:rsid w:val="00184F1F"/>
    <w:rsid w:val="00190CC7"/>
    <w:rsid w:val="001942E3"/>
    <w:rsid w:val="00194C04"/>
    <w:rsid w:val="00194CE8"/>
    <w:rsid w:val="001959A2"/>
    <w:rsid w:val="00196306"/>
    <w:rsid w:val="001978CA"/>
    <w:rsid w:val="001A1CA1"/>
    <w:rsid w:val="001A25DA"/>
    <w:rsid w:val="001A55DD"/>
    <w:rsid w:val="001B137B"/>
    <w:rsid w:val="001B2848"/>
    <w:rsid w:val="001B371C"/>
    <w:rsid w:val="001B37FD"/>
    <w:rsid w:val="001B4B67"/>
    <w:rsid w:val="001B4D30"/>
    <w:rsid w:val="001B5E17"/>
    <w:rsid w:val="001B7161"/>
    <w:rsid w:val="001C0A92"/>
    <w:rsid w:val="001C0E1C"/>
    <w:rsid w:val="001C1E6B"/>
    <w:rsid w:val="001C6DA1"/>
    <w:rsid w:val="001C74EF"/>
    <w:rsid w:val="001D1627"/>
    <w:rsid w:val="001D5CF4"/>
    <w:rsid w:val="001D5F23"/>
    <w:rsid w:val="001D757D"/>
    <w:rsid w:val="001D7C3A"/>
    <w:rsid w:val="001E18D1"/>
    <w:rsid w:val="001E1BB5"/>
    <w:rsid w:val="001E3AC8"/>
    <w:rsid w:val="001E60B4"/>
    <w:rsid w:val="001E7D7A"/>
    <w:rsid w:val="001F0A32"/>
    <w:rsid w:val="001F3109"/>
    <w:rsid w:val="001F5974"/>
    <w:rsid w:val="001F5ABF"/>
    <w:rsid w:val="001F60E8"/>
    <w:rsid w:val="001F768D"/>
    <w:rsid w:val="001F7F5C"/>
    <w:rsid w:val="0020179C"/>
    <w:rsid w:val="00202163"/>
    <w:rsid w:val="00204852"/>
    <w:rsid w:val="0020592D"/>
    <w:rsid w:val="002061CE"/>
    <w:rsid w:val="002109FA"/>
    <w:rsid w:val="00210DD6"/>
    <w:rsid w:val="00211835"/>
    <w:rsid w:val="00211B86"/>
    <w:rsid w:val="002131B3"/>
    <w:rsid w:val="00213303"/>
    <w:rsid w:val="00213AAE"/>
    <w:rsid w:val="00214319"/>
    <w:rsid w:val="0021534B"/>
    <w:rsid w:val="00215EEF"/>
    <w:rsid w:val="00217976"/>
    <w:rsid w:val="002212E5"/>
    <w:rsid w:val="00221E18"/>
    <w:rsid w:val="0022311E"/>
    <w:rsid w:val="00226ACB"/>
    <w:rsid w:val="00226FFC"/>
    <w:rsid w:val="0023296D"/>
    <w:rsid w:val="00232DDC"/>
    <w:rsid w:val="00232E61"/>
    <w:rsid w:val="00234071"/>
    <w:rsid w:val="002350A1"/>
    <w:rsid w:val="002356A2"/>
    <w:rsid w:val="00235726"/>
    <w:rsid w:val="00235E3B"/>
    <w:rsid w:val="0023650F"/>
    <w:rsid w:val="0023757C"/>
    <w:rsid w:val="0024082A"/>
    <w:rsid w:val="00240D88"/>
    <w:rsid w:val="00242DE2"/>
    <w:rsid w:val="00242E9C"/>
    <w:rsid w:val="0024409E"/>
    <w:rsid w:val="00244597"/>
    <w:rsid w:val="00245622"/>
    <w:rsid w:val="00245E34"/>
    <w:rsid w:val="00251522"/>
    <w:rsid w:val="00252077"/>
    <w:rsid w:val="00255CB0"/>
    <w:rsid w:val="00257699"/>
    <w:rsid w:val="002623E4"/>
    <w:rsid w:val="002630BA"/>
    <w:rsid w:val="0026372C"/>
    <w:rsid w:val="0026419E"/>
    <w:rsid w:val="00264212"/>
    <w:rsid w:val="00265837"/>
    <w:rsid w:val="0026595D"/>
    <w:rsid w:val="00266428"/>
    <w:rsid w:val="00266584"/>
    <w:rsid w:val="00266BDF"/>
    <w:rsid w:val="00267415"/>
    <w:rsid w:val="002674EF"/>
    <w:rsid w:val="00273EDD"/>
    <w:rsid w:val="00274A90"/>
    <w:rsid w:val="002804EC"/>
    <w:rsid w:val="0028273A"/>
    <w:rsid w:val="00283D4F"/>
    <w:rsid w:val="0028462A"/>
    <w:rsid w:val="002848CC"/>
    <w:rsid w:val="002852FF"/>
    <w:rsid w:val="002868F9"/>
    <w:rsid w:val="002901F2"/>
    <w:rsid w:val="00290D05"/>
    <w:rsid w:val="00292431"/>
    <w:rsid w:val="00292F69"/>
    <w:rsid w:val="00295055"/>
    <w:rsid w:val="00296A36"/>
    <w:rsid w:val="002973FD"/>
    <w:rsid w:val="002977F1"/>
    <w:rsid w:val="00297BE4"/>
    <w:rsid w:val="002A281A"/>
    <w:rsid w:val="002A540E"/>
    <w:rsid w:val="002A56CD"/>
    <w:rsid w:val="002A5ED2"/>
    <w:rsid w:val="002A63BE"/>
    <w:rsid w:val="002B46CF"/>
    <w:rsid w:val="002B6334"/>
    <w:rsid w:val="002B6A39"/>
    <w:rsid w:val="002C166E"/>
    <w:rsid w:val="002C1ACE"/>
    <w:rsid w:val="002C2A7D"/>
    <w:rsid w:val="002C40CA"/>
    <w:rsid w:val="002C7550"/>
    <w:rsid w:val="002D01B8"/>
    <w:rsid w:val="002D24EE"/>
    <w:rsid w:val="002D3DF6"/>
    <w:rsid w:val="002D4A03"/>
    <w:rsid w:val="002D555F"/>
    <w:rsid w:val="002D6B39"/>
    <w:rsid w:val="002D71F4"/>
    <w:rsid w:val="002D72FF"/>
    <w:rsid w:val="002E01B0"/>
    <w:rsid w:val="002E180F"/>
    <w:rsid w:val="002E1E8B"/>
    <w:rsid w:val="002E265F"/>
    <w:rsid w:val="002E4403"/>
    <w:rsid w:val="002E4B2C"/>
    <w:rsid w:val="002E55AF"/>
    <w:rsid w:val="002F135F"/>
    <w:rsid w:val="002F3116"/>
    <w:rsid w:val="002F39A7"/>
    <w:rsid w:val="002F4AB2"/>
    <w:rsid w:val="002F7345"/>
    <w:rsid w:val="00300A3D"/>
    <w:rsid w:val="00303BAD"/>
    <w:rsid w:val="0030540B"/>
    <w:rsid w:val="00314B63"/>
    <w:rsid w:val="003150D3"/>
    <w:rsid w:val="0031658E"/>
    <w:rsid w:val="00317933"/>
    <w:rsid w:val="00323235"/>
    <w:rsid w:val="00323A3F"/>
    <w:rsid w:val="00325311"/>
    <w:rsid w:val="0032572D"/>
    <w:rsid w:val="003267A6"/>
    <w:rsid w:val="00327DDB"/>
    <w:rsid w:val="00333B9E"/>
    <w:rsid w:val="0033516D"/>
    <w:rsid w:val="003352DD"/>
    <w:rsid w:val="00336F3E"/>
    <w:rsid w:val="00341D3B"/>
    <w:rsid w:val="0034249F"/>
    <w:rsid w:val="003439C3"/>
    <w:rsid w:val="0034402F"/>
    <w:rsid w:val="00344D87"/>
    <w:rsid w:val="00346F0A"/>
    <w:rsid w:val="00351087"/>
    <w:rsid w:val="00352A52"/>
    <w:rsid w:val="00352D2D"/>
    <w:rsid w:val="0035351B"/>
    <w:rsid w:val="003548DA"/>
    <w:rsid w:val="00354CF2"/>
    <w:rsid w:val="003555F7"/>
    <w:rsid w:val="003558ED"/>
    <w:rsid w:val="00355E97"/>
    <w:rsid w:val="003562EF"/>
    <w:rsid w:val="00356D8A"/>
    <w:rsid w:val="00356DFA"/>
    <w:rsid w:val="00357CE8"/>
    <w:rsid w:val="003628EC"/>
    <w:rsid w:val="00365A2E"/>
    <w:rsid w:val="003662ED"/>
    <w:rsid w:val="00367075"/>
    <w:rsid w:val="0036755B"/>
    <w:rsid w:val="00367EB3"/>
    <w:rsid w:val="00367F91"/>
    <w:rsid w:val="003707F6"/>
    <w:rsid w:val="0037474C"/>
    <w:rsid w:val="00380061"/>
    <w:rsid w:val="00383034"/>
    <w:rsid w:val="0038479A"/>
    <w:rsid w:val="00387CDA"/>
    <w:rsid w:val="00391D95"/>
    <w:rsid w:val="00395D38"/>
    <w:rsid w:val="003A00D0"/>
    <w:rsid w:val="003A1B1D"/>
    <w:rsid w:val="003A1E0B"/>
    <w:rsid w:val="003A44EA"/>
    <w:rsid w:val="003A472E"/>
    <w:rsid w:val="003A5297"/>
    <w:rsid w:val="003A53F2"/>
    <w:rsid w:val="003A636E"/>
    <w:rsid w:val="003A7ACC"/>
    <w:rsid w:val="003B02C7"/>
    <w:rsid w:val="003B22BE"/>
    <w:rsid w:val="003B379A"/>
    <w:rsid w:val="003B3E69"/>
    <w:rsid w:val="003B491B"/>
    <w:rsid w:val="003B56F7"/>
    <w:rsid w:val="003B5A58"/>
    <w:rsid w:val="003B69EB"/>
    <w:rsid w:val="003B6B1F"/>
    <w:rsid w:val="003B7C31"/>
    <w:rsid w:val="003C0B9B"/>
    <w:rsid w:val="003C0C74"/>
    <w:rsid w:val="003C138F"/>
    <w:rsid w:val="003C37BA"/>
    <w:rsid w:val="003C4128"/>
    <w:rsid w:val="003C4F14"/>
    <w:rsid w:val="003C5739"/>
    <w:rsid w:val="003D2562"/>
    <w:rsid w:val="003D2642"/>
    <w:rsid w:val="003D3C7D"/>
    <w:rsid w:val="003D67E2"/>
    <w:rsid w:val="003D735A"/>
    <w:rsid w:val="003D7E28"/>
    <w:rsid w:val="003E0765"/>
    <w:rsid w:val="003E0BFA"/>
    <w:rsid w:val="003E7562"/>
    <w:rsid w:val="003E7C75"/>
    <w:rsid w:val="003E7DEE"/>
    <w:rsid w:val="003F16C3"/>
    <w:rsid w:val="003F4AFD"/>
    <w:rsid w:val="003F5922"/>
    <w:rsid w:val="003F7061"/>
    <w:rsid w:val="003F7A13"/>
    <w:rsid w:val="00401351"/>
    <w:rsid w:val="004027B3"/>
    <w:rsid w:val="00404680"/>
    <w:rsid w:val="0040579A"/>
    <w:rsid w:val="004100DF"/>
    <w:rsid w:val="00414856"/>
    <w:rsid w:val="00414ADE"/>
    <w:rsid w:val="004171BA"/>
    <w:rsid w:val="00417A9F"/>
    <w:rsid w:val="00417C6D"/>
    <w:rsid w:val="004208DB"/>
    <w:rsid w:val="00420F4D"/>
    <w:rsid w:val="004213FC"/>
    <w:rsid w:val="0042499C"/>
    <w:rsid w:val="004249D8"/>
    <w:rsid w:val="00425870"/>
    <w:rsid w:val="004261B3"/>
    <w:rsid w:val="00427EFF"/>
    <w:rsid w:val="00432715"/>
    <w:rsid w:val="00433029"/>
    <w:rsid w:val="00435C29"/>
    <w:rsid w:val="004361C8"/>
    <w:rsid w:val="00436F4D"/>
    <w:rsid w:val="0044327D"/>
    <w:rsid w:val="00443551"/>
    <w:rsid w:val="004467A8"/>
    <w:rsid w:val="00446F3F"/>
    <w:rsid w:val="004470C1"/>
    <w:rsid w:val="00447734"/>
    <w:rsid w:val="0044774E"/>
    <w:rsid w:val="00447B98"/>
    <w:rsid w:val="0045018F"/>
    <w:rsid w:val="004523BD"/>
    <w:rsid w:val="00452785"/>
    <w:rsid w:val="004530B0"/>
    <w:rsid w:val="00454BED"/>
    <w:rsid w:val="00456CB7"/>
    <w:rsid w:val="004620C9"/>
    <w:rsid w:val="004636C3"/>
    <w:rsid w:val="00465BC8"/>
    <w:rsid w:val="00465FF2"/>
    <w:rsid w:val="00466E65"/>
    <w:rsid w:val="0046786A"/>
    <w:rsid w:val="004727F1"/>
    <w:rsid w:val="0047348E"/>
    <w:rsid w:val="00473C9C"/>
    <w:rsid w:val="00475550"/>
    <w:rsid w:val="00477887"/>
    <w:rsid w:val="00477DBE"/>
    <w:rsid w:val="00481B37"/>
    <w:rsid w:val="00482B45"/>
    <w:rsid w:val="004831EF"/>
    <w:rsid w:val="00485C45"/>
    <w:rsid w:val="00492BDD"/>
    <w:rsid w:val="0049314B"/>
    <w:rsid w:val="004939EE"/>
    <w:rsid w:val="00493F2E"/>
    <w:rsid w:val="00496200"/>
    <w:rsid w:val="004969D3"/>
    <w:rsid w:val="004A0308"/>
    <w:rsid w:val="004A03E9"/>
    <w:rsid w:val="004A4FA1"/>
    <w:rsid w:val="004A5E8A"/>
    <w:rsid w:val="004A5FD6"/>
    <w:rsid w:val="004A7420"/>
    <w:rsid w:val="004B0218"/>
    <w:rsid w:val="004B21D8"/>
    <w:rsid w:val="004B25B9"/>
    <w:rsid w:val="004B2934"/>
    <w:rsid w:val="004B32CD"/>
    <w:rsid w:val="004B4FB6"/>
    <w:rsid w:val="004B5D5F"/>
    <w:rsid w:val="004B697E"/>
    <w:rsid w:val="004B768E"/>
    <w:rsid w:val="004B7DDA"/>
    <w:rsid w:val="004C093A"/>
    <w:rsid w:val="004C0985"/>
    <w:rsid w:val="004C0DDC"/>
    <w:rsid w:val="004C4B28"/>
    <w:rsid w:val="004C5212"/>
    <w:rsid w:val="004C6119"/>
    <w:rsid w:val="004C6405"/>
    <w:rsid w:val="004C76E1"/>
    <w:rsid w:val="004C7D32"/>
    <w:rsid w:val="004D0003"/>
    <w:rsid w:val="004D19CE"/>
    <w:rsid w:val="004D1F54"/>
    <w:rsid w:val="004D362E"/>
    <w:rsid w:val="004D5256"/>
    <w:rsid w:val="004E5FB0"/>
    <w:rsid w:val="004E60EC"/>
    <w:rsid w:val="004E61CA"/>
    <w:rsid w:val="004E6429"/>
    <w:rsid w:val="004F04A7"/>
    <w:rsid w:val="004F30FB"/>
    <w:rsid w:val="004F547B"/>
    <w:rsid w:val="004F61F6"/>
    <w:rsid w:val="004F6AD9"/>
    <w:rsid w:val="004F7CAD"/>
    <w:rsid w:val="005022BD"/>
    <w:rsid w:val="0050377E"/>
    <w:rsid w:val="00504D63"/>
    <w:rsid w:val="0050542E"/>
    <w:rsid w:val="0050548B"/>
    <w:rsid w:val="0050594F"/>
    <w:rsid w:val="0050655C"/>
    <w:rsid w:val="00506595"/>
    <w:rsid w:val="00506663"/>
    <w:rsid w:val="005068C7"/>
    <w:rsid w:val="00507730"/>
    <w:rsid w:val="00510958"/>
    <w:rsid w:val="0051149D"/>
    <w:rsid w:val="00512E83"/>
    <w:rsid w:val="00513CCF"/>
    <w:rsid w:val="00514611"/>
    <w:rsid w:val="00515B53"/>
    <w:rsid w:val="00516914"/>
    <w:rsid w:val="005172AF"/>
    <w:rsid w:val="005176C7"/>
    <w:rsid w:val="00523069"/>
    <w:rsid w:val="00523C2E"/>
    <w:rsid w:val="005241FD"/>
    <w:rsid w:val="00526DDB"/>
    <w:rsid w:val="0053089A"/>
    <w:rsid w:val="00534F88"/>
    <w:rsid w:val="00535246"/>
    <w:rsid w:val="005402BF"/>
    <w:rsid w:val="00540328"/>
    <w:rsid w:val="00541FD9"/>
    <w:rsid w:val="005425F3"/>
    <w:rsid w:val="00542F33"/>
    <w:rsid w:val="00544AED"/>
    <w:rsid w:val="0054677B"/>
    <w:rsid w:val="00551504"/>
    <w:rsid w:val="00551D82"/>
    <w:rsid w:val="00553FDB"/>
    <w:rsid w:val="005547FE"/>
    <w:rsid w:val="00555D3E"/>
    <w:rsid w:val="00556229"/>
    <w:rsid w:val="005569AA"/>
    <w:rsid w:val="005617D7"/>
    <w:rsid w:val="00565493"/>
    <w:rsid w:val="00567A4A"/>
    <w:rsid w:val="00567ABA"/>
    <w:rsid w:val="00570643"/>
    <w:rsid w:val="00572684"/>
    <w:rsid w:val="00572F57"/>
    <w:rsid w:val="005734D7"/>
    <w:rsid w:val="00575E55"/>
    <w:rsid w:val="00583258"/>
    <w:rsid w:val="00585655"/>
    <w:rsid w:val="00585BF5"/>
    <w:rsid w:val="00585E58"/>
    <w:rsid w:val="00586713"/>
    <w:rsid w:val="00587B9B"/>
    <w:rsid w:val="005901AC"/>
    <w:rsid w:val="0059188E"/>
    <w:rsid w:val="00593143"/>
    <w:rsid w:val="00593276"/>
    <w:rsid w:val="005A05CC"/>
    <w:rsid w:val="005A0AA5"/>
    <w:rsid w:val="005A3257"/>
    <w:rsid w:val="005A35F0"/>
    <w:rsid w:val="005A637B"/>
    <w:rsid w:val="005A7D76"/>
    <w:rsid w:val="005B121B"/>
    <w:rsid w:val="005B2E1A"/>
    <w:rsid w:val="005B388C"/>
    <w:rsid w:val="005B407D"/>
    <w:rsid w:val="005B4308"/>
    <w:rsid w:val="005B4E8F"/>
    <w:rsid w:val="005B5969"/>
    <w:rsid w:val="005B6781"/>
    <w:rsid w:val="005B7762"/>
    <w:rsid w:val="005C09FC"/>
    <w:rsid w:val="005C233B"/>
    <w:rsid w:val="005C2E5D"/>
    <w:rsid w:val="005C5ACD"/>
    <w:rsid w:val="005C5F85"/>
    <w:rsid w:val="005C6E97"/>
    <w:rsid w:val="005D0508"/>
    <w:rsid w:val="005D0560"/>
    <w:rsid w:val="005D1FB3"/>
    <w:rsid w:val="005D3DDD"/>
    <w:rsid w:val="005D4ABA"/>
    <w:rsid w:val="005D6466"/>
    <w:rsid w:val="005E1EE7"/>
    <w:rsid w:val="005E36A8"/>
    <w:rsid w:val="005E6422"/>
    <w:rsid w:val="005E7034"/>
    <w:rsid w:val="005E712A"/>
    <w:rsid w:val="005E791C"/>
    <w:rsid w:val="005F13D3"/>
    <w:rsid w:val="005F1DC0"/>
    <w:rsid w:val="005F5C0B"/>
    <w:rsid w:val="00600ABE"/>
    <w:rsid w:val="00602082"/>
    <w:rsid w:val="006020C0"/>
    <w:rsid w:val="00602C2F"/>
    <w:rsid w:val="00603C1E"/>
    <w:rsid w:val="00604100"/>
    <w:rsid w:val="00604E16"/>
    <w:rsid w:val="00606BD6"/>
    <w:rsid w:val="00606C02"/>
    <w:rsid w:val="006100A1"/>
    <w:rsid w:val="00612521"/>
    <w:rsid w:val="0061266F"/>
    <w:rsid w:val="006146DA"/>
    <w:rsid w:val="00615035"/>
    <w:rsid w:val="00615432"/>
    <w:rsid w:val="00615756"/>
    <w:rsid w:val="006168AC"/>
    <w:rsid w:val="00621062"/>
    <w:rsid w:val="00622578"/>
    <w:rsid w:val="006239A1"/>
    <w:rsid w:val="00624AD5"/>
    <w:rsid w:val="00626267"/>
    <w:rsid w:val="006277F9"/>
    <w:rsid w:val="00630313"/>
    <w:rsid w:val="00632C78"/>
    <w:rsid w:val="00634672"/>
    <w:rsid w:val="00637ADC"/>
    <w:rsid w:val="00645760"/>
    <w:rsid w:val="00651424"/>
    <w:rsid w:val="00656E01"/>
    <w:rsid w:val="0066239F"/>
    <w:rsid w:val="006623A6"/>
    <w:rsid w:val="00662D68"/>
    <w:rsid w:val="00664681"/>
    <w:rsid w:val="00664AF7"/>
    <w:rsid w:val="0066605B"/>
    <w:rsid w:val="00666585"/>
    <w:rsid w:val="00667960"/>
    <w:rsid w:val="006738C8"/>
    <w:rsid w:val="006755EE"/>
    <w:rsid w:val="00675611"/>
    <w:rsid w:val="00675C9F"/>
    <w:rsid w:val="006760FF"/>
    <w:rsid w:val="006778F7"/>
    <w:rsid w:val="00680EC1"/>
    <w:rsid w:val="006824BF"/>
    <w:rsid w:val="00683A43"/>
    <w:rsid w:val="00684298"/>
    <w:rsid w:val="006853C2"/>
    <w:rsid w:val="00690989"/>
    <w:rsid w:val="00690F8C"/>
    <w:rsid w:val="00697500"/>
    <w:rsid w:val="00697FC9"/>
    <w:rsid w:val="006A010E"/>
    <w:rsid w:val="006A1135"/>
    <w:rsid w:val="006A1D6E"/>
    <w:rsid w:val="006A3277"/>
    <w:rsid w:val="006A3541"/>
    <w:rsid w:val="006A35A5"/>
    <w:rsid w:val="006A7390"/>
    <w:rsid w:val="006A74E9"/>
    <w:rsid w:val="006A7E27"/>
    <w:rsid w:val="006B1512"/>
    <w:rsid w:val="006B1827"/>
    <w:rsid w:val="006B18D4"/>
    <w:rsid w:val="006B1E12"/>
    <w:rsid w:val="006B51ED"/>
    <w:rsid w:val="006C0003"/>
    <w:rsid w:val="006C6218"/>
    <w:rsid w:val="006C72AE"/>
    <w:rsid w:val="006C7AB9"/>
    <w:rsid w:val="006D420C"/>
    <w:rsid w:val="006E00DB"/>
    <w:rsid w:val="006E2AA3"/>
    <w:rsid w:val="006E38E2"/>
    <w:rsid w:val="006E4797"/>
    <w:rsid w:val="006E7C64"/>
    <w:rsid w:val="006F0425"/>
    <w:rsid w:val="006F1DBC"/>
    <w:rsid w:val="006F2824"/>
    <w:rsid w:val="006F3FEF"/>
    <w:rsid w:val="006F4022"/>
    <w:rsid w:val="006F50CE"/>
    <w:rsid w:val="006F5DEE"/>
    <w:rsid w:val="006F5EB4"/>
    <w:rsid w:val="006F6E20"/>
    <w:rsid w:val="006F7493"/>
    <w:rsid w:val="00701000"/>
    <w:rsid w:val="00702271"/>
    <w:rsid w:val="00702ADE"/>
    <w:rsid w:val="0070444F"/>
    <w:rsid w:val="007048FB"/>
    <w:rsid w:val="00707524"/>
    <w:rsid w:val="0071041E"/>
    <w:rsid w:val="00714BE0"/>
    <w:rsid w:val="00715EA4"/>
    <w:rsid w:val="00716D7E"/>
    <w:rsid w:val="00717D99"/>
    <w:rsid w:val="00721830"/>
    <w:rsid w:val="00722596"/>
    <w:rsid w:val="00722AC3"/>
    <w:rsid w:val="00723C41"/>
    <w:rsid w:val="00724003"/>
    <w:rsid w:val="00725A0C"/>
    <w:rsid w:val="00725DE5"/>
    <w:rsid w:val="007260D6"/>
    <w:rsid w:val="00732E01"/>
    <w:rsid w:val="007359A2"/>
    <w:rsid w:val="00736371"/>
    <w:rsid w:val="00736D4D"/>
    <w:rsid w:val="00744F69"/>
    <w:rsid w:val="007458BE"/>
    <w:rsid w:val="00745DCF"/>
    <w:rsid w:val="007468FF"/>
    <w:rsid w:val="007479EF"/>
    <w:rsid w:val="00751104"/>
    <w:rsid w:val="0075168E"/>
    <w:rsid w:val="00751D3D"/>
    <w:rsid w:val="007520B6"/>
    <w:rsid w:val="007534AE"/>
    <w:rsid w:val="0075418F"/>
    <w:rsid w:val="00754CDE"/>
    <w:rsid w:val="007552E6"/>
    <w:rsid w:val="00755B28"/>
    <w:rsid w:val="00757066"/>
    <w:rsid w:val="00760016"/>
    <w:rsid w:val="00764586"/>
    <w:rsid w:val="00767AF1"/>
    <w:rsid w:val="00770CD7"/>
    <w:rsid w:val="0077111A"/>
    <w:rsid w:val="0077117C"/>
    <w:rsid w:val="0077161D"/>
    <w:rsid w:val="00771910"/>
    <w:rsid w:val="00773277"/>
    <w:rsid w:val="00774486"/>
    <w:rsid w:val="0077520F"/>
    <w:rsid w:val="00776952"/>
    <w:rsid w:val="00777A5F"/>
    <w:rsid w:val="00777FCD"/>
    <w:rsid w:val="00781B2E"/>
    <w:rsid w:val="007825DE"/>
    <w:rsid w:val="00782AD5"/>
    <w:rsid w:val="00786A09"/>
    <w:rsid w:val="007878B8"/>
    <w:rsid w:val="0079039D"/>
    <w:rsid w:val="007905BD"/>
    <w:rsid w:val="00796FE5"/>
    <w:rsid w:val="007A2CCE"/>
    <w:rsid w:val="007A4BBA"/>
    <w:rsid w:val="007A50AD"/>
    <w:rsid w:val="007B184A"/>
    <w:rsid w:val="007B2F2A"/>
    <w:rsid w:val="007B488F"/>
    <w:rsid w:val="007B4D8D"/>
    <w:rsid w:val="007B5020"/>
    <w:rsid w:val="007B6763"/>
    <w:rsid w:val="007B6B10"/>
    <w:rsid w:val="007B72A4"/>
    <w:rsid w:val="007B7466"/>
    <w:rsid w:val="007C20B8"/>
    <w:rsid w:val="007C6259"/>
    <w:rsid w:val="007D14C6"/>
    <w:rsid w:val="007D1880"/>
    <w:rsid w:val="007D2382"/>
    <w:rsid w:val="007D337C"/>
    <w:rsid w:val="007D3F9B"/>
    <w:rsid w:val="007D6BE0"/>
    <w:rsid w:val="007D7183"/>
    <w:rsid w:val="007E2DBB"/>
    <w:rsid w:val="007E3032"/>
    <w:rsid w:val="007E38B8"/>
    <w:rsid w:val="007E4707"/>
    <w:rsid w:val="007E643A"/>
    <w:rsid w:val="007F13E9"/>
    <w:rsid w:val="007F2030"/>
    <w:rsid w:val="007F305A"/>
    <w:rsid w:val="007F5C2F"/>
    <w:rsid w:val="007F6D5A"/>
    <w:rsid w:val="007F7502"/>
    <w:rsid w:val="00800639"/>
    <w:rsid w:val="00800B47"/>
    <w:rsid w:val="00800DF1"/>
    <w:rsid w:val="00804EC9"/>
    <w:rsid w:val="00805048"/>
    <w:rsid w:val="00805565"/>
    <w:rsid w:val="00806ED2"/>
    <w:rsid w:val="00807986"/>
    <w:rsid w:val="00807E51"/>
    <w:rsid w:val="00810A8C"/>
    <w:rsid w:val="00810EB6"/>
    <w:rsid w:val="00813A4E"/>
    <w:rsid w:val="008164E9"/>
    <w:rsid w:val="008200F7"/>
    <w:rsid w:val="00820EE6"/>
    <w:rsid w:val="00820F53"/>
    <w:rsid w:val="00823C02"/>
    <w:rsid w:val="00824F28"/>
    <w:rsid w:val="0082692B"/>
    <w:rsid w:val="00830432"/>
    <w:rsid w:val="00831C32"/>
    <w:rsid w:val="008333D3"/>
    <w:rsid w:val="00833B96"/>
    <w:rsid w:val="008340CA"/>
    <w:rsid w:val="008346A9"/>
    <w:rsid w:val="00841BF6"/>
    <w:rsid w:val="008425A4"/>
    <w:rsid w:val="008454CB"/>
    <w:rsid w:val="008457D2"/>
    <w:rsid w:val="008461C6"/>
    <w:rsid w:val="008478EE"/>
    <w:rsid w:val="00851D64"/>
    <w:rsid w:val="0085421A"/>
    <w:rsid w:val="0085426E"/>
    <w:rsid w:val="008546FF"/>
    <w:rsid w:val="0085548D"/>
    <w:rsid w:val="00857113"/>
    <w:rsid w:val="00860E53"/>
    <w:rsid w:val="008611AD"/>
    <w:rsid w:val="00861D54"/>
    <w:rsid w:val="008625B2"/>
    <w:rsid w:val="008629BB"/>
    <w:rsid w:val="00864A93"/>
    <w:rsid w:val="00864B06"/>
    <w:rsid w:val="00865ACD"/>
    <w:rsid w:val="00865B0F"/>
    <w:rsid w:val="00865C9B"/>
    <w:rsid w:val="00866365"/>
    <w:rsid w:val="00870D63"/>
    <w:rsid w:val="00874FF3"/>
    <w:rsid w:val="00876087"/>
    <w:rsid w:val="00877AD8"/>
    <w:rsid w:val="00877B03"/>
    <w:rsid w:val="00877E78"/>
    <w:rsid w:val="00877F39"/>
    <w:rsid w:val="00880882"/>
    <w:rsid w:val="00880B13"/>
    <w:rsid w:val="00882115"/>
    <w:rsid w:val="008829AC"/>
    <w:rsid w:val="008830CC"/>
    <w:rsid w:val="00883381"/>
    <w:rsid w:val="00887D97"/>
    <w:rsid w:val="008914FC"/>
    <w:rsid w:val="00891BDF"/>
    <w:rsid w:val="00892FA8"/>
    <w:rsid w:val="00894471"/>
    <w:rsid w:val="008958A7"/>
    <w:rsid w:val="0089786E"/>
    <w:rsid w:val="00897DF6"/>
    <w:rsid w:val="008A4587"/>
    <w:rsid w:val="008A4859"/>
    <w:rsid w:val="008A6874"/>
    <w:rsid w:val="008A7BA1"/>
    <w:rsid w:val="008A7C18"/>
    <w:rsid w:val="008B054E"/>
    <w:rsid w:val="008B2D50"/>
    <w:rsid w:val="008B35D2"/>
    <w:rsid w:val="008B4A5D"/>
    <w:rsid w:val="008B564F"/>
    <w:rsid w:val="008B5921"/>
    <w:rsid w:val="008B6720"/>
    <w:rsid w:val="008C5792"/>
    <w:rsid w:val="008C6EB1"/>
    <w:rsid w:val="008C787D"/>
    <w:rsid w:val="008D067F"/>
    <w:rsid w:val="008D1193"/>
    <w:rsid w:val="008D186F"/>
    <w:rsid w:val="008D1F31"/>
    <w:rsid w:val="008D293E"/>
    <w:rsid w:val="008D3605"/>
    <w:rsid w:val="008D7191"/>
    <w:rsid w:val="008E19AC"/>
    <w:rsid w:val="008E1A8B"/>
    <w:rsid w:val="008E2451"/>
    <w:rsid w:val="008E2987"/>
    <w:rsid w:val="008E2C0B"/>
    <w:rsid w:val="008E4FD1"/>
    <w:rsid w:val="008E68D1"/>
    <w:rsid w:val="008E6A17"/>
    <w:rsid w:val="008F07DF"/>
    <w:rsid w:val="008F0E79"/>
    <w:rsid w:val="008F0EB6"/>
    <w:rsid w:val="008F15F5"/>
    <w:rsid w:val="008F1F70"/>
    <w:rsid w:val="008F2F15"/>
    <w:rsid w:val="008F5EC4"/>
    <w:rsid w:val="00905B22"/>
    <w:rsid w:val="0090711C"/>
    <w:rsid w:val="00907C5D"/>
    <w:rsid w:val="00911ACD"/>
    <w:rsid w:val="0091450F"/>
    <w:rsid w:val="00917C62"/>
    <w:rsid w:val="00920B7D"/>
    <w:rsid w:val="00922645"/>
    <w:rsid w:val="00923DD3"/>
    <w:rsid w:val="00926DF8"/>
    <w:rsid w:val="00927790"/>
    <w:rsid w:val="00930447"/>
    <w:rsid w:val="00931A7D"/>
    <w:rsid w:val="009408B7"/>
    <w:rsid w:val="009409EA"/>
    <w:rsid w:val="00940ADA"/>
    <w:rsid w:val="00941531"/>
    <w:rsid w:val="00941AD6"/>
    <w:rsid w:val="00945142"/>
    <w:rsid w:val="00945ABD"/>
    <w:rsid w:val="00950B17"/>
    <w:rsid w:val="0095443F"/>
    <w:rsid w:val="00957586"/>
    <w:rsid w:val="00960830"/>
    <w:rsid w:val="00962AD9"/>
    <w:rsid w:val="00963766"/>
    <w:rsid w:val="00964C0F"/>
    <w:rsid w:val="00970484"/>
    <w:rsid w:val="00970CD5"/>
    <w:rsid w:val="00971CBC"/>
    <w:rsid w:val="00972602"/>
    <w:rsid w:val="00973CAC"/>
    <w:rsid w:val="00974679"/>
    <w:rsid w:val="009777ED"/>
    <w:rsid w:val="00977975"/>
    <w:rsid w:val="00981C08"/>
    <w:rsid w:val="00984CDD"/>
    <w:rsid w:val="009851B6"/>
    <w:rsid w:val="009855CE"/>
    <w:rsid w:val="00992BBD"/>
    <w:rsid w:val="00994F50"/>
    <w:rsid w:val="00996B2C"/>
    <w:rsid w:val="00996D5E"/>
    <w:rsid w:val="009A00A2"/>
    <w:rsid w:val="009A0F8F"/>
    <w:rsid w:val="009A2969"/>
    <w:rsid w:val="009A2EE2"/>
    <w:rsid w:val="009A3F56"/>
    <w:rsid w:val="009A3F9A"/>
    <w:rsid w:val="009A4C56"/>
    <w:rsid w:val="009A528B"/>
    <w:rsid w:val="009A662E"/>
    <w:rsid w:val="009A6E93"/>
    <w:rsid w:val="009B058A"/>
    <w:rsid w:val="009B3C2D"/>
    <w:rsid w:val="009B4242"/>
    <w:rsid w:val="009B42EE"/>
    <w:rsid w:val="009B5F57"/>
    <w:rsid w:val="009B6146"/>
    <w:rsid w:val="009B6237"/>
    <w:rsid w:val="009B66EB"/>
    <w:rsid w:val="009C0734"/>
    <w:rsid w:val="009C32DD"/>
    <w:rsid w:val="009C344E"/>
    <w:rsid w:val="009C3536"/>
    <w:rsid w:val="009C3D60"/>
    <w:rsid w:val="009C6406"/>
    <w:rsid w:val="009D2D7B"/>
    <w:rsid w:val="009D389E"/>
    <w:rsid w:val="009D4AD0"/>
    <w:rsid w:val="009D4DF4"/>
    <w:rsid w:val="009D70F7"/>
    <w:rsid w:val="009D7637"/>
    <w:rsid w:val="009E0D3E"/>
    <w:rsid w:val="009E3B89"/>
    <w:rsid w:val="009E4972"/>
    <w:rsid w:val="009E7A74"/>
    <w:rsid w:val="009F04D6"/>
    <w:rsid w:val="009F3760"/>
    <w:rsid w:val="009F38BF"/>
    <w:rsid w:val="009F3A19"/>
    <w:rsid w:val="009F42B4"/>
    <w:rsid w:val="009F6487"/>
    <w:rsid w:val="009F716F"/>
    <w:rsid w:val="009F7F93"/>
    <w:rsid w:val="00A00961"/>
    <w:rsid w:val="00A020ED"/>
    <w:rsid w:val="00A023C6"/>
    <w:rsid w:val="00A063F2"/>
    <w:rsid w:val="00A0730B"/>
    <w:rsid w:val="00A07375"/>
    <w:rsid w:val="00A10198"/>
    <w:rsid w:val="00A10237"/>
    <w:rsid w:val="00A10480"/>
    <w:rsid w:val="00A1270E"/>
    <w:rsid w:val="00A12B60"/>
    <w:rsid w:val="00A13344"/>
    <w:rsid w:val="00A13F50"/>
    <w:rsid w:val="00A161E8"/>
    <w:rsid w:val="00A1684A"/>
    <w:rsid w:val="00A178A8"/>
    <w:rsid w:val="00A17966"/>
    <w:rsid w:val="00A212C2"/>
    <w:rsid w:val="00A22BC7"/>
    <w:rsid w:val="00A307FE"/>
    <w:rsid w:val="00A31578"/>
    <w:rsid w:val="00A319F2"/>
    <w:rsid w:val="00A34296"/>
    <w:rsid w:val="00A34797"/>
    <w:rsid w:val="00A366F2"/>
    <w:rsid w:val="00A4084D"/>
    <w:rsid w:val="00A43477"/>
    <w:rsid w:val="00A440C8"/>
    <w:rsid w:val="00A44A76"/>
    <w:rsid w:val="00A4621B"/>
    <w:rsid w:val="00A46FCE"/>
    <w:rsid w:val="00A479F6"/>
    <w:rsid w:val="00A534A2"/>
    <w:rsid w:val="00A53E03"/>
    <w:rsid w:val="00A54625"/>
    <w:rsid w:val="00A55B37"/>
    <w:rsid w:val="00A61636"/>
    <w:rsid w:val="00A624BE"/>
    <w:rsid w:val="00A6338F"/>
    <w:rsid w:val="00A67AEF"/>
    <w:rsid w:val="00A70E6E"/>
    <w:rsid w:val="00A7143F"/>
    <w:rsid w:val="00A71972"/>
    <w:rsid w:val="00A71C4A"/>
    <w:rsid w:val="00A736E4"/>
    <w:rsid w:val="00A758A0"/>
    <w:rsid w:val="00A75FAC"/>
    <w:rsid w:val="00A762B6"/>
    <w:rsid w:val="00A76970"/>
    <w:rsid w:val="00A85CCE"/>
    <w:rsid w:val="00A85F36"/>
    <w:rsid w:val="00A8678A"/>
    <w:rsid w:val="00A86DDF"/>
    <w:rsid w:val="00A86EBC"/>
    <w:rsid w:val="00A920F7"/>
    <w:rsid w:val="00A97622"/>
    <w:rsid w:val="00AA0386"/>
    <w:rsid w:val="00AA0D6A"/>
    <w:rsid w:val="00AA2253"/>
    <w:rsid w:val="00AA25D7"/>
    <w:rsid w:val="00AA26C1"/>
    <w:rsid w:val="00AA2B8B"/>
    <w:rsid w:val="00AA3FC8"/>
    <w:rsid w:val="00AA576F"/>
    <w:rsid w:val="00AA7037"/>
    <w:rsid w:val="00AB0417"/>
    <w:rsid w:val="00AB0564"/>
    <w:rsid w:val="00AB34AD"/>
    <w:rsid w:val="00AB3CA2"/>
    <w:rsid w:val="00AB4038"/>
    <w:rsid w:val="00AB43FD"/>
    <w:rsid w:val="00AB5CD2"/>
    <w:rsid w:val="00AB6E49"/>
    <w:rsid w:val="00AB7428"/>
    <w:rsid w:val="00AC0DF0"/>
    <w:rsid w:val="00AC32C4"/>
    <w:rsid w:val="00AC35E1"/>
    <w:rsid w:val="00AC47DE"/>
    <w:rsid w:val="00AC74D8"/>
    <w:rsid w:val="00AC7EA0"/>
    <w:rsid w:val="00AD0184"/>
    <w:rsid w:val="00AD0D9B"/>
    <w:rsid w:val="00AD1D6F"/>
    <w:rsid w:val="00AD3109"/>
    <w:rsid w:val="00AD3566"/>
    <w:rsid w:val="00AD39CC"/>
    <w:rsid w:val="00AD4C87"/>
    <w:rsid w:val="00AD54CB"/>
    <w:rsid w:val="00AD5E6A"/>
    <w:rsid w:val="00AD6569"/>
    <w:rsid w:val="00AD686C"/>
    <w:rsid w:val="00AE2101"/>
    <w:rsid w:val="00AE3F62"/>
    <w:rsid w:val="00AE55C3"/>
    <w:rsid w:val="00AE7215"/>
    <w:rsid w:val="00AE7493"/>
    <w:rsid w:val="00AE779F"/>
    <w:rsid w:val="00AE7896"/>
    <w:rsid w:val="00B1250E"/>
    <w:rsid w:val="00B12B92"/>
    <w:rsid w:val="00B1464A"/>
    <w:rsid w:val="00B1636F"/>
    <w:rsid w:val="00B17BD7"/>
    <w:rsid w:val="00B17C21"/>
    <w:rsid w:val="00B2075D"/>
    <w:rsid w:val="00B20D65"/>
    <w:rsid w:val="00B211A7"/>
    <w:rsid w:val="00B2340F"/>
    <w:rsid w:val="00B24F28"/>
    <w:rsid w:val="00B2598D"/>
    <w:rsid w:val="00B304DA"/>
    <w:rsid w:val="00B30743"/>
    <w:rsid w:val="00B33F77"/>
    <w:rsid w:val="00B34A65"/>
    <w:rsid w:val="00B34B93"/>
    <w:rsid w:val="00B364DA"/>
    <w:rsid w:val="00B41B54"/>
    <w:rsid w:val="00B45EBE"/>
    <w:rsid w:val="00B51817"/>
    <w:rsid w:val="00B51F47"/>
    <w:rsid w:val="00B529E3"/>
    <w:rsid w:val="00B53D72"/>
    <w:rsid w:val="00B545DB"/>
    <w:rsid w:val="00B54851"/>
    <w:rsid w:val="00B56B51"/>
    <w:rsid w:val="00B62E58"/>
    <w:rsid w:val="00B644A0"/>
    <w:rsid w:val="00B66177"/>
    <w:rsid w:val="00B66EE0"/>
    <w:rsid w:val="00B71373"/>
    <w:rsid w:val="00B7647A"/>
    <w:rsid w:val="00B81064"/>
    <w:rsid w:val="00B81C72"/>
    <w:rsid w:val="00B87681"/>
    <w:rsid w:val="00B87ECC"/>
    <w:rsid w:val="00B90648"/>
    <w:rsid w:val="00B93BDA"/>
    <w:rsid w:val="00B93F89"/>
    <w:rsid w:val="00B942BF"/>
    <w:rsid w:val="00BA18B0"/>
    <w:rsid w:val="00BA3029"/>
    <w:rsid w:val="00BA3732"/>
    <w:rsid w:val="00BA3764"/>
    <w:rsid w:val="00BA3CB4"/>
    <w:rsid w:val="00BA4418"/>
    <w:rsid w:val="00BA4456"/>
    <w:rsid w:val="00BA50EC"/>
    <w:rsid w:val="00BA51CF"/>
    <w:rsid w:val="00BA5844"/>
    <w:rsid w:val="00BA6BA3"/>
    <w:rsid w:val="00BB014D"/>
    <w:rsid w:val="00BB22CE"/>
    <w:rsid w:val="00BB3A63"/>
    <w:rsid w:val="00BB3E7B"/>
    <w:rsid w:val="00BB501B"/>
    <w:rsid w:val="00BB5FA3"/>
    <w:rsid w:val="00BB62A5"/>
    <w:rsid w:val="00BC072A"/>
    <w:rsid w:val="00BC07CB"/>
    <w:rsid w:val="00BC10AF"/>
    <w:rsid w:val="00BC115F"/>
    <w:rsid w:val="00BC1CC6"/>
    <w:rsid w:val="00BC482E"/>
    <w:rsid w:val="00BC48CD"/>
    <w:rsid w:val="00BC570F"/>
    <w:rsid w:val="00BC66F8"/>
    <w:rsid w:val="00BD1B35"/>
    <w:rsid w:val="00BD2E0C"/>
    <w:rsid w:val="00BD3767"/>
    <w:rsid w:val="00BD6BCB"/>
    <w:rsid w:val="00BD6BE2"/>
    <w:rsid w:val="00BD70DD"/>
    <w:rsid w:val="00BD773B"/>
    <w:rsid w:val="00BE0626"/>
    <w:rsid w:val="00BE1471"/>
    <w:rsid w:val="00BE1FDA"/>
    <w:rsid w:val="00BE22A2"/>
    <w:rsid w:val="00BE2769"/>
    <w:rsid w:val="00BE2EFE"/>
    <w:rsid w:val="00BE5409"/>
    <w:rsid w:val="00BE565A"/>
    <w:rsid w:val="00BE5790"/>
    <w:rsid w:val="00BE7919"/>
    <w:rsid w:val="00BF02BC"/>
    <w:rsid w:val="00BF071A"/>
    <w:rsid w:val="00BF15DA"/>
    <w:rsid w:val="00BF1616"/>
    <w:rsid w:val="00BF1D86"/>
    <w:rsid w:val="00BF2764"/>
    <w:rsid w:val="00BF369C"/>
    <w:rsid w:val="00BF3A1D"/>
    <w:rsid w:val="00BF5B0E"/>
    <w:rsid w:val="00BF7E27"/>
    <w:rsid w:val="00C002EA"/>
    <w:rsid w:val="00C07744"/>
    <w:rsid w:val="00C102C4"/>
    <w:rsid w:val="00C11268"/>
    <w:rsid w:val="00C11C45"/>
    <w:rsid w:val="00C11D93"/>
    <w:rsid w:val="00C1305D"/>
    <w:rsid w:val="00C13CA9"/>
    <w:rsid w:val="00C14337"/>
    <w:rsid w:val="00C144B5"/>
    <w:rsid w:val="00C15492"/>
    <w:rsid w:val="00C15725"/>
    <w:rsid w:val="00C15FB8"/>
    <w:rsid w:val="00C23544"/>
    <w:rsid w:val="00C27C71"/>
    <w:rsid w:val="00C34308"/>
    <w:rsid w:val="00C350C6"/>
    <w:rsid w:val="00C35445"/>
    <w:rsid w:val="00C35971"/>
    <w:rsid w:val="00C366E0"/>
    <w:rsid w:val="00C36F89"/>
    <w:rsid w:val="00C37FED"/>
    <w:rsid w:val="00C4000F"/>
    <w:rsid w:val="00C40CFE"/>
    <w:rsid w:val="00C413DB"/>
    <w:rsid w:val="00C41412"/>
    <w:rsid w:val="00C432B4"/>
    <w:rsid w:val="00C45168"/>
    <w:rsid w:val="00C469BE"/>
    <w:rsid w:val="00C50410"/>
    <w:rsid w:val="00C51849"/>
    <w:rsid w:val="00C51A05"/>
    <w:rsid w:val="00C51FAD"/>
    <w:rsid w:val="00C54827"/>
    <w:rsid w:val="00C550F3"/>
    <w:rsid w:val="00C5680C"/>
    <w:rsid w:val="00C5693F"/>
    <w:rsid w:val="00C577B6"/>
    <w:rsid w:val="00C60C9B"/>
    <w:rsid w:val="00C61E6E"/>
    <w:rsid w:val="00C62F71"/>
    <w:rsid w:val="00C652D8"/>
    <w:rsid w:val="00C65527"/>
    <w:rsid w:val="00C6779B"/>
    <w:rsid w:val="00C71B91"/>
    <w:rsid w:val="00C72150"/>
    <w:rsid w:val="00C7250B"/>
    <w:rsid w:val="00C72E84"/>
    <w:rsid w:val="00C7352F"/>
    <w:rsid w:val="00C73CD2"/>
    <w:rsid w:val="00C75D8B"/>
    <w:rsid w:val="00C7755D"/>
    <w:rsid w:val="00C8046A"/>
    <w:rsid w:val="00C816DB"/>
    <w:rsid w:val="00C83F94"/>
    <w:rsid w:val="00C8405F"/>
    <w:rsid w:val="00C8562D"/>
    <w:rsid w:val="00C85871"/>
    <w:rsid w:val="00C85D04"/>
    <w:rsid w:val="00C875D1"/>
    <w:rsid w:val="00C87788"/>
    <w:rsid w:val="00C90DA7"/>
    <w:rsid w:val="00C9133F"/>
    <w:rsid w:val="00C91CC5"/>
    <w:rsid w:val="00C92D24"/>
    <w:rsid w:val="00C9552E"/>
    <w:rsid w:val="00C957D9"/>
    <w:rsid w:val="00C96208"/>
    <w:rsid w:val="00C97219"/>
    <w:rsid w:val="00C9781B"/>
    <w:rsid w:val="00C97AAC"/>
    <w:rsid w:val="00C97F6C"/>
    <w:rsid w:val="00CA23B6"/>
    <w:rsid w:val="00CA4D88"/>
    <w:rsid w:val="00CB0009"/>
    <w:rsid w:val="00CB0F78"/>
    <w:rsid w:val="00CB14E9"/>
    <w:rsid w:val="00CB1713"/>
    <w:rsid w:val="00CB1783"/>
    <w:rsid w:val="00CB2329"/>
    <w:rsid w:val="00CB2E09"/>
    <w:rsid w:val="00CB40A0"/>
    <w:rsid w:val="00CB40C3"/>
    <w:rsid w:val="00CB475C"/>
    <w:rsid w:val="00CB5DF3"/>
    <w:rsid w:val="00CC2CD0"/>
    <w:rsid w:val="00CC39F3"/>
    <w:rsid w:val="00CC543B"/>
    <w:rsid w:val="00CC6942"/>
    <w:rsid w:val="00CC71F3"/>
    <w:rsid w:val="00CC7C37"/>
    <w:rsid w:val="00CD5168"/>
    <w:rsid w:val="00CD5865"/>
    <w:rsid w:val="00CD76D3"/>
    <w:rsid w:val="00CE25BD"/>
    <w:rsid w:val="00CE62B9"/>
    <w:rsid w:val="00CF0171"/>
    <w:rsid w:val="00CF151E"/>
    <w:rsid w:val="00CF152A"/>
    <w:rsid w:val="00CF1548"/>
    <w:rsid w:val="00CF6F69"/>
    <w:rsid w:val="00D0082A"/>
    <w:rsid w:val="00D00E21"/>
    <w:rsid w:val="00D07695"/>
    <w:rsid w:val="00D07A90"/>
    <w:rsid w:val="00D10F74"/>
    <w:rsid w:val="00D10FF9"/>
    <w:rsid w:val="00D11F50"/>
    <w:rsid w:val="00D12F53"/>
    <w:rsid w:val="00D1553B"/>
    <w:rsid w:val="00D16560"/>
    <w:rsid w:val="00D20567"/>
    <w:rsid w:val="00D2123D"/>
    <w:rsid w:val="00D24401"/>
    <w:rsid w:val="00D2510B"/>
    <w:rsid w:val="00D26C5F"/>
    <w:rsid w:val="00D30FB8"/>
    <w:rsid w:val="00D328C2"/>
    <w:rsid w:val="00D34E1F"/>
    <w:rsid w:val="00D34E9B"/>
    <w:rsid w:val="00D3544C"/>
    <w:rsid w:val="00D354F3"/>
    <w:rsid w:val="00D366A2"/>
    <w:rsid w:val="00D40D8E"/>
    <w:rsid w:val="00D42D71"/>
    <w:rsid w:val="00D43E88"/>
    <w:rsid w:val="00D444C9"/>
    <w:rsid w:val="00D455E1"/>
    <w:rsid w:val="00D45B81"/>
    <w:rsid w:val="00D4693A"/>
    <w:rsid w:val="00D53C85"/>
    <w:rsid w:val="00D53FEB"/>
    <w:rsid w:val="00D55060"/>
    <w:rsid w:val="00D550A8"/>
    <w:rsid w:val="00D564B5"/>
    <w:rsid w:val="00D56AB7"/>
    <w:rsid w:val="00D57EAC"/>
    <w:rsid w:val="00D57F1F"/>
    <w:rsid w:val="00D6152D"/>
    <w:rsid w:val="00D61AE4"/>
    <w:rsid w:val="00D6348B"/>
    <w:rsid w:val="00D63A6F"/>
    <w:rsid w:val="00D644C8"/>
    <w:rsid w:val="00D64C0D"/>
    <w:rsid w:val="00D6610A"/>
    <w:rsid w:val="00D661BB"/>
    <w:rsid w:val="00D67D8B"/>
    <w:rsid w:val="00D7054E"/>
    <w:rsid w:val="00D74470"/>
    <w:rsid w:val="00D74E11"/>
    <w:rsid w:val="00D758C1"/>
    <w:rsid w:val="00D768BA"/>
    <w:rsid w:val="00D769A2"/>
    <w:rsid w:val="00D77506"/>
    <w:rsid w:val="00D77E0D"/>
    <w:rsid w:val="00D81234"/>
    <w:rsid w:val="00D81703"/>
    <w:rsid w:val="00D81784"/>
    <w:rsid w:val="00D827DA"/>
    <w:rsid w:val="00D82E9B"/>
    <w:rsid w:val="00D84A6F"/>
    <w:rsid w:val="00D84BA8"/>
    <w:rsid w:val="00D86D57"/>
    <w:rsid w:val="00D86FF8"/>
    <w:rsid w:val="00D92A69"/>
    <w:rsid w:val="00D93FF5"/>
    <w:rsid w:val="00D94B81"/>
    <w:rsid w:val="00D959E7"/>
    <w:rsid w:val="00D97493"/>
    <w:rsid w:val="00DA08C3"/>
    <w:rsid w:val="00DA154A"/>
    <w:rsid w:val="00DA2FDF"/>
    <w:rsid w:val="00DA3C5C"/>
    <w:rsid w:val="00DA3E40"/>
    <w:rsid w:val="00DA557B"/>
    <w:rsid w:val="00DA7CDD"/>
    <w:rsid w:val="00DB0557"/>
    <w:rsid w:val="00DB0612"/>
    <w:rsid w:val="00DB0DB3"/>
    <w:rsid w:val="00DB2105"/>
    <w:rsid w:val="00DB46ED"/>
    <w:rsid w:val="00DB51AD"/>
    <w:rsid w:val="00DB72D6"/>
    <w:rsid w:val="00DC0E61"/>
    <w:rsid w:val="00DC0F41"/>
    <w:rsid w:val="00DC18A7"/>
    <w:rsid w:val="00DC2E20"/>
    <w:rsid w:val="00DC3C17"/>
    <w:rsid w:val="00DC457D"/>
    <w:rsid w:val="00DC5A6C"/>
    <w:rsid w:val="00DC623F"/>
    <w:rsid w:val="00DC6C30"/>
    <w:rsid w:val="00DC71B3"/>
    <w:rsid w:val="00DD0D2A"/>
    <w:rsid w:val="00DD0E49"/>
    <w:rsid w:val="00DD32D3"/>
    <w:rsid w:val="00DD6169"/>
    <w:rsid w:val="00DD64D5"/>
    <w:rsid w:val="00DE00F8"/>
    <w:rsid w:val="00DE068D"/>
    <w:rsid w:val="00DE1974"/>
    <w:rsid w:val="00DE2B95"/>
    <w:rsid w:val="00DE4C8E"/>
    <w:rsid w:val="00DE70E7"/>
    <w:rsid w:val="00DF1013"/>
    <w:rsid w:val="00DF2046"/>
    <w:rsid w:val="00DF489F"/>
    <w:rsid w:val="00DF688F"/>
    <w:rsid w:val="00E009E1"/>
    <w:rsid w:val="00E03054"/>
    <w:rsid w:val="00E05E3F"/>
    <w:rsid w:val="00E06134"/>
    <w:rsid w:val="00E06BB8"/>
    <w:rsid w:val="00E07A2C"/>
    <w:rsid w:val="00E07ECA"/>
    <w:rsid w:val="00E12234"/>
    <w:rsid w:val="00E1512D"/>
    <w:rsid w:val="00E16331"/>
    <w:rsid w:val="00E20193"/>
    <w:rsid w:val="00E214AF"/>
    <w:rsid w:val="00E21CC5"/>
    <w:rsid w:val="00E23265"/>
    <w:rsid w:val="00E256FC"/>
    <w:rsid w:val="00E27083"/>
    <w:rsid w:val="00E270B9"/>
    <w:rsid w:val="00E30C1D"/>
    <w:rsid w:val="00E3168F"/>
    <w:rsid w:val="00E32798"/>
    <w:rsid w:val="00E346C4"/>
    <w:rsid w:val="00E34D33"/>
    <w:rsid w:val="00E371DA"/>
    <w:rsid w:val="00E37736"/>
    <w:rsid w:val="00E37B4A"/>
    <w:rsid w:val="00E401D5"/>
    <w:rsid w:val="00E406B5"/>
    <w:rsid w:val="00E4404C"/>
    <w:rsid w:val="00E44BE9"/>
    <w:rsid w:val="00E467A2"/>
    <w:rsid w:val="00E51960"/>
    <w:rsid w:val="00E53883"/>
    <w:rsid w:val="00E550BD"/>
    <w:rsid w:val="00E56701"/>
    <w:rsid w:val="00E60F10"/>
    <w:rsid w:val="00E63792"/>
    <w:rsid w:val="00E63A57"/>
    <w:rsid w:val="00E63E00"/>
    <w:rsid w:val="00E66471"/>
    <w:rsid w:val="00E70BF1"/>
    <w:rsid w:val="00E720B7"/>
    <w:rsid w:val="00E7334A"/>
    <w:rsid w:val="00E748C5"/>
    <w:rsid w:val="00E74E5D"/>
    <w:rsid w:val="00E82536"/>
    <w:rsid w:val="00E82A77"/>
    <w:rsid w:val="00E84EC8"/>
    <w:rsid w:val="00E85785"/>
    <w:rsid w:val="00E85E71"/>
    <w:rsid w:val="00E85EC2"/>
    <w:rsid w:val="00E86E6D"/>
    <w:rsid w:val="00E91350"/>
    <w:rsid w:val="00E9563D"/>
    <w:rsid w:val="00E95AC0"/>
    <w:rsid w:val="00EA3C64"/>
    <w:rsid w:val="00EA4F23"/>
    <w:rsid w:val="00EA5A82"/>
    <w:rsid w:val="00EA7339"/>
    <w:rsid w:val="00EB10B4"/>
    <w:rsid w:val="00EB1E68"/>
    <w:rsid w:val="00EB2CF6"/>
    <w:rsid w:val="00EB6065"/>
    <w:rsid w:val="00EB61FC"/>
    <w:rsid w:val="00EB733E"/>
    <w:rsid w:val="00EC0649"/>
    <w:rsid w:val="00EC0ADF"/>
    <w:rsid w:val="00EC3554"/>
    <w:rsid w:val="00EC55A8"/>
    <w:rsid w:val="00EC57F0"/>
    <w:rsid w:val="00EC6563"/>
    <w:rsid w:val="00EC6582"/>
    <w:rsid w:val="00ED008B"/>
    <w:rsid w:val="00ED1CDD"/>
    <w:rsid w:val="00ED22DD"/>
    <w:rsid w:val="00ED37F9"/>
    <w:rsid w:val="00ED697A"/>
    <w:rsid w:val="00ED7719"/>
    <w:rsid w:val="00EE1F12"/>
    <w:rsid w:val="00EE2019"/>
    <w:rsid w:val="00EE2BDA"/>
    <w:rsid w:val="00EE59CC"/>
    <w:rsid w:val="00EE699D"/>
    <w:rsid w:val="00EE6BC4"/>
    <w:rsid w:val="00EF0AE9"/>
    <w:rsid w:val="00EF0CA4"/>
    <w:rsid w:val="00EF4C59"/>
    <w:rsid w:val="00EF5CA8"/>
    <w:rsid w:val="00EF6B86"/>
    <w:rsid w:val="00EF7397"/>
    <w:rsid w:val="00F02BB9"/>
    <w:rsid w:val="00F11F16"/>
    <w:rsid w:val="00F12B75"/>
    <w:rsid w:val="00F15299"/>
    <w:rsid w:val="00F15600"/>
    <w:rsid w:val="00F17CE9"/>
    <w:rsid w:val="00F21540"/>
    <w:rsid w:val="00F22576"/>
    <w:rsid w:val="00F22B8D"/>
    <w:rsid w:val="00F22FB1"/>
    <w:rsid w:val="00F2507C"/>
    <w:rsid w:val="00F25556"/>
    <w:rsid w:val="00F2588D"/>
    <w:rsid w:val="00F2727B"/>
    <w:rsid w:val="00F279B8"/>
    <w:rsid w:val="00F313E4"/>
    <w:rsid w:val="00F33F48"/>
    <w:rsid w:val="00F3418A"/>
    <w:rsid w:val="00F35061"/>
    <w:rsid w:val="00F35765"/>
    <w:rsid w:val="00F36869"/>
    <w:rsid w:val="00F36EAC"/>
    <w:rsid w:val="00F414B8"/>
    <w:rsid w:val="00F4197C"/>
    <w:rsid w:val="00F41DE1"/>
    <w:rsid w:val="00F42D23"/>
    <w:rsid w:val="00F43D3F"/>
    <w:rsid w:val="00F44B93"/>
    <w:rsid w:val="00F4671F"/>
    <w:rsid w:val="00F513AB"/>
    <w:rsid w:val="00F53429"/>
    <w:rsid w:val="00F550B4"/>
    <w:rsid w:val="00F65A8F"/>
    <w:rsid w:val="00F6720F"/>
    <w:rsid w:val="00F70BCC"/>
    <w:rsid w:val="00F72213"/>
    <w:rsid w:val="00F737A4"/>
    <w:rsid w:val="00F777B8"/>
    <w:rsid w:val="00F80D46"/>
    <w:rsid w:val="00F8363E"/>
    <w:rsid w:val="00F842D4"/>
    <w:rsid w:val="00F8509C"/>
    <w:rsid w:val="00F85C4C"/>
    <w:rsid w:val="00F91CB9"/>
    <w:rsid w:val="00F928AE"/>
    <w:rsid w:val="00F95472"/>
    <w:rsid w:val="00F956D6"/>
    <w:rsid w:val="00F97235"/>
    <w:rsid w:val="00FA22D4"/>
    <w:rsid w:val="00FA28C1"/>
    <w:rsid w:val="00FA3236"/>
    <w:rsid w:val="00FA3B53"/>
    <w:rsid w:val="00FA3FB7"/>
    <w:rsid w:val="00FA47FF"/>
    <w:rsid w:val="00FA4F68"/>
    <w:rsid w:val="00FA6C9C"/>
    <w:rsid w:val="00FB1394"/>
    <w:rsid w:val="00FB20BA"/>
    <w:rsid w:val="00FB21EF"/>
    <w:rsid w:val="00FB2AA5"/>
    <w:rsid w:val="00FB3BD1"/>
    <w:rsid w:val="00FB51D9"/>
    <w:rsid w:val="00FB6042"/>
    <w:rsid w:val="00FB6BBD"/>
    <w:rsid w:val="00FC02DF"/>
    <w:rsid w:val="00FC1A9C"/>
    <w:rsid w:val="00FC42D8"/>
    <w:rsid w:val="00FC4D00"/>
    <w:rsid w:val="00FC4F02"/>
    <w:rsid w:val="00FC73AB"/>
    <w:rsid w:val="00FD028F"/>
    <w:rsid w:val="00FD1F1A"/>
    <w:rsid w:val="00FD3D3B"/>
    <w:rsid w:val="00FD4596"/>
    <w:rsid w:val="00FD7127"/>
    <w:rsid w:val="00FD7C89"/>
    <w:rsid w:val="00FE0AEC"/>
    <w:rsid w:val="00FE4718"/>
    <w:rsid w:val="00FE6B84"/>
    <w:rsid w:val="00FE6BAB"/>
    <w:rsid w:val="00FF0679"/>
    <w:rsid w:val="00FF1C65"/>
    <w:rsid w:val="00FF4459"/>
    <w:rsid w:val="00FF4FF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styleId="a6">
    <w:name w:val="Unresolved Mention"/>
    <w:basedOn w:val="a0"/>
    <w:uiPriority w:val="99"/>
    <w:semiHidden/>
    <w:unhideWhenUsed/>
    <w:rsid w:val="00EB1E68"/>
    <w:rPr>
      <w:color w:val="605E5C"/>
      <w:shd w:val="clear" w:color="auto" w:fill="E1DFDD"/>
    </w:rPr>
  </w:style>
  <w:style w:type="paragraph" w:styleId="a7">
    <w:name w:val="footer"/>
    <w:basedOn w:val="a"/>
    <w:link w:val="a8"/>
    <w:uiPriority w:val="99"/>
    <w:unhideWhenUsed/>
    <w:rsid w:val="00C11D93"/>
    <w:pPr>
      <w:tabs>
        <w:tab w:val="center" w:pos="4680"/>
        <w:tab w:val="right" w:pos="9360"/>
      </w:tabs>
    </w:pPr>
  </w:style>
  <w:style w:type="character" w:customStyle="1" w:styleId="a8">
    <w:name w:val="頁尾 字元"/>
    <w:basedOn w:val="a0"/>
    <w:link w:val="a7"/>
    <w:uiPriority w:val="99"/>
    <w:rsid w:val="00C11D93"/>
  </w:style>
  <w:style w:type="paragraph" w:styleId="a9">
    <w:name w:val="Revision"/>
    <w:hidden/>
    <w:uiPriority w:val="99"/>
    <w:semiHidden/>
    <w:rsid w:val="000B41B6"/>
    <w:pPr>
      <w:widowControl/>
      <w:jc w:val="left"/>
    </w:pPr>
  </w:style>
  <w:style w:type="paragraph" w:styleId="aa">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b">
    <w:name w:val="FollowedHyperlink"/>
    <w:basedOn w:val="a0"/>
    <w:uiPriority w:val="99"/>
    <w:semiHidden/>
    <w:unhideWhenUsed/>
    <w:rsid w:val="006755EE"/>
    <w:rPr>
      <w:color w:val="800080" w:themeColor="followedHyperlink"/>
      <w:u w:val="single"/>
    </w:rPr>
  </w:style>
  <w:style w:type="character" w:styleId="ac">
    <w:name w:val="line number"/>
    <w:basedOn w:val="a0"/>
    <w:uiPriority w:val="99"/>
    <w:semiHidden/>
    <w:unhideWhenUsed/>
    <w:rsid w:val="00147CBA"/>
  </w:style>
  <w:style w:type="character" w:styleId="ad">
    <w:name w:val="annotation reference"/>
    <w:basedOn w:val="a0"/>
    <w:uiPriority w:val="99"/>
    <w:semiHidden/>
    <w:unhideWhenUsed/>
    <w:rsid w:val="008B2D50"/>
    <w:rPr>
      <w:sz w:val="16"/>
      <w:szCs w:val="16"/>
    </w:rPr>
  </w:style>
  <w:style w:type="paragraph" w:styleId="ae">
    <w:name w:val="annotation text"/>
    <w:basedOn w:val="a"/>
    <w:link w:val="af"/>
    <w:uiPriority w:val="99"/>
    <w:unhideWhenUsed/>
    <w:rsid w:val="008B2D50"/>
    <w:rPr>
      <w:sz w:val="20"/>
      <w:szCs w:val="20"/>
    </w:rPr>
  </w:style>
  <w:style w:type="character" w:customStyle="1" w:styleId="af">
    <w:name w:val="註解文字 字元"/>
    <w:basedOn w:val="a0"/>
    <w:link w:val="ae"/>
    <w:uiPriority w:val="99"/>
    <w:rsid w:val="008B2D50"/>
    <w:rPr>
      <w:sz w:val="20"/>
      <w:szCs w:val="20"/>
    </w:rPr>
  </w:style>
  <w:style w:type="paragraph" w:styleId="af0">
    <w:name w:val="annotation subject"/>
    <w:basedOn w:val="ae"/>
    <w:next w:val="ae"/>
    <w:link w:val="af1"/>
    <w:uiPriority w:val="99"/>
    <w:semiHidden/>
    <w:unhideWhenUsed/>
    <w:rsid w:val="008B2D50"/>
    <w:rPr>
      <w:b/>
      <w:bCs/>
    </w:rPr>
  </w:style>
  <w:style w:type="character" w:customStyle="1" w:styleId="af1">
    <w:name w:val="註解主旨 字元"/>
    <w:basedOn w:val="af"/>
    <w:link w:val="af0"/>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F842D4"/>
    <w:pPr>
      <w:jc w:val="center"/>
    </w:pPr>
    <w:rPr>
      <w:noProof/>
    </w:rPr>
  </w:style>
  <w:style w:type="character" w:customStyle="1" w:styleId="EndNoteBibliographyTitle0">
    <w:name w:val="EndNote Bibliography Title 字元"/>
    <w:basedOn w:val="a0"/>
    <w:link w:val="EndNoteBibliographyTitle"/>
    <w:rsid w:val="00F842D4"/>
    <w:rPr>
      <w:noProof/>
    </w:rPr>
  </w:style>
  <w:style w:type="paragraph" w:customStyle="1" w:styleId="EndNoteBibliography">
    <w:name w:val="EndNote Bibliography"/>
    <w:basedOn w:val="a"/>
    <w:link w:val="EndNoteBibliography0"/>
    <w:rsid w:val="00F842D4"/>
    <w:rPr>
      <w:noProof/>
    </w:rPr>
  </w:style>
  <w:style w:type="character" w:customStyle="1" w:styleId="EndNoteBibliography0">
    <w:name w:val="EndNote Bibliography 字元"/>
    <w:basedOn w:val="a0"/>
    <w:link w:val="EndNoteBibliography"/>
    <w:rsid w:val="00F842D4"/>
    <w:rPr>
      <w:noProof/>
    </w:rPr>
  </w:style>
  <w:style w:type="paragraph" w:styleId="af2">
    <w:name w:val="caption"/>
    <w:basedOn w:val="a"/>
    <w:next w:val="a"/>
    <w:uiPriority w:val="35"/>
    <w:unhideWhenUsed/>
    <w:qFormat/>
    <w:rsid w:val="00857113"/>
    <w:rPr>
      <w:sz w:val="20"/>
      <w:szCs w:val="20"/>
    </w:rPr>
  </w:style>
  <w:style w:type="paragraph" w:styleId="Web">
    <w:name w:val="Normal (Web)"/>
    <w:basedOn w:val="a"/>
    <w:uiPriority w:val="99"/>
    <w:unhideWhenUsed/>
    <w:rsid w:val="0054677B"/>
    <w:pPr>
      <w:widowControl/>
      <w:spacing w:before="100" w:beforeAutospacing="1" w:after="100" w:afterAutospacing="1"/>
      <w:jc w:val="left"/>
    </w:pPr>
    <w:rPr>
      <w:rFonts w:ascii="Times New Roman" w:eastAsia="Times New Roman" w:hAnsi="Times New Roman" w:cs="Times New Roman"/>
      <w:lang w:val="en-IN" w:eastAsia="en-IN"/>
    </w:rPr>
  </w:style>
  <w:style w:type="character" w:styleId="af3">
    <w:name w:val="Emphasis"/>
    <w:basedOn w:val="a0"/>
    <w:uiPriority w:val="20"/>
    <w:qFormat/>
    <w:rsid w:val="0054677B"/>
    <w:rPr>
      <w:i/>
      <w:iCs/>
    </w:rPr>
  </w:style>
  <w:style w:type="character" w:styleId="af4">
    <w:name w:val="Strong"/>
    <w:basedOn w:val="a0"/>
    <w:uiPriority w:val="22"/>
    <w:qFormat/>
    <w:rsid w:val="005467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285291">
      <w:bodyDiv w:val="1"/>
      <w:marLeft w:val="0"/>
      <w:marRight w:val="0"/>
      <w:marTop w:val="0"/>
      <w:marBottom w:val="0"/>
      <w:divBdr>
        <w:top w:val="none" w:sz="0" w:space="0" w:color="auto"/>
        <w:left w:val="none" w:sz="0" w:space="0" w:color="auto"/>
        <w:bottom w:val="none" w:sz="0" w:space="0" w:color="auto"/>
        <w:right w:val="none" w:sz="0" w:space="0" w:color="auto"/>
      </w:divBdr>
    </w:div>
    <w:div w:id="786701521">
      <w:bodyDiv w:val="1"/>
      <w:marLeft w:val="0"/>
      <w:marRight w:val="0"/>
      <w:marTop w:val="0"/>
      <w:marBottom w:val="0"/>
      <w:divBdr>
        <w:top w:val="none" w:sz="0" w:space="0" w:color="auto"/>
        <w:left w:val="none" w:sz="0" w:space="0" w:color="auto"/>
        <w:bottom w:val="none" w:sz="0" w:space="0" w:color="auto"/>
        <w:right w:val="none" w:sz="0" w:space="0" w:color="auto"/>
      </w:divBdr>
    </w:div>
    <w:div w:id="897664481">
      <w:bodyDiv w:val="1"/>
      <w:marLeft w:val="0"/>
      <w:marRight w:val="0"/>
      <w:marTop w:val="0"/>
      <w:marBottom w:val="0"/>
      <w:divBdr>
        <w:top w:val="none" w:sz="0" w:space="0" w:color="auto"/>
        <w:left w:val="none" w:sz="0" w:space="0" w:color="auto"/>
        <w:bottom w:val="none" w:sz="0" w:space="0" w:color="auto"/>
        <w:right w:val="none" w:sz="0" w:space="0" w:color="auto"/>
      </w:divBdr>
    </w:div>
    <w:div w:id="1942182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my.sh.tse@polyu.edu.hk" TargetMode="External"/><Relationship Id="rId13" Type="http://schemas.openxmlformats.org/officeDocument/2006/relationships/hyperlink" Target="mailto:20102659d@connect.polyu.hk"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rubyyy.wong@connect.polyu.hk" TargetMode="External"/><Relationship Id="rId17" Type="http://schemas.openxmlformats.org/officeDocument/2006/relationships/hyperlink" Target="mailto:kenrick.chan@cevr.h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thomas.c.lam@polyu.edu.h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o-cheung-jason.leung@connect.polyu.h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lei.henry.zhou@polyu.edu.hk" TargetMode="External"/><Relationship Id="rId23" Type="http://schemas.openxmlformats.org/officeDocument/2006/relationships/footer" Target="footer3.xml"/><Relationship Id="rId10" Type="http://schemas.openxmlformats.org/officeDocument/2006/relationships/hyperlink" Target="mailto:hang-peter.li@polyu.edu.hk"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kawai.cheung@cevr.hk" TargetMode="External"/><Relationship Id="rId14" Type="http://schemas.openxmlformats.org/officeDocument/2006/relationships/hyperlink" Target="mailto:hang-kin.kong@polyu.edu.hk"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71B50-6B8E-4577-A7D6-4CAEF5B77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255</Words>
  <Characters>30696</Characters>
  <Application>Microsoft Office Word</Application>
  <DocSecurity>0</DocSecurity>
  <Lines>568</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Kenrick Chan</cp:lastModifiedBy>
  <cp:revision>4</cp:revision>
  <dcterms:created xsi:type="dcterms:W3CDTF">2025-11-27T03:13:00Z</dcterms:created>
  <dcterms:modified xsi:type="dcterms:W3CDTF">2025-11-2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